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48B382EF" w:rsidR="006A756D" w:rsidRDefault="00762FB1">
      <w:r>
        <w:rPr>
          <w:noProof/>
        </w:rPr>
        <mc:AlternateContent>
          <mc:Choice Requires="wps">
            <w:drawing>
              <wp:anchor distT="0" distB="0" distL="114300" distR="114300" simplePos="0" relativeHeight="251691008" behindDoc="0" locked="0" layoutInCell="1" allowOverlap="1" wp14:anchorId="206BB772" wp14:editId="5E3A679C">
                <wp:simplePos x="0" y="0"/>
                <wp:positionH relativeFrom="margin">
                  <wp:posOffset>2286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32E9B843" w14:textId="5EA5C64B" w:rsidR="004B15F1" w:rsidRPr="0062461D" w:rsidRDefault="004B15F1" w:rsidP="00762FB1">
                            <w:pPr>
                              <w:rPr>
                                <w:rFonts w:asciiTheme="majorHAnsi" w:hAnsiTheme="majorHAnsi"/>
                                <w:b/>
                                <w:sz w:val="44"/>
                                <w:szCs w:val="44"/>
                              </w:rPr>
                            </w:pPr>
                            <w:r w:rsidRPr="0062461D">
                              <w:rPr>
                                <w:rFonts w:asciiTheme="majorHAnsi" w:hAnsiTheme="majorHAnsi"/>
                                <w:b/>
                                <w:sz w:val="44"/>
                                <w:szCs w:val="44"/>
                              </w:rPr>
                              <w:t>A Server</w:t>
                            </w:r>
                            <w:r>
                              <w:rPr>
                                <w:rFonts w:asciiTheme="majorHAnsi" w:hAnsiTheme="majorHAnsi"/>
                                <w:b/>
                                <w:sz w:val="44"/>
                                <w:szCs w:val="44"/>
                              </w:rPr>
                              <w:t>-Side Feature Detection Plugin for a</w:t>
                            </w:r>
                            <w:r w:rsidRPr="0062461D">
                              <w:rPr>
                                <w:rFonts w:asciiTheme="majorHAnsi" w:hAnsiTheme="majorHAnsi"/>
                                <w:b/>
                                <w:sz w:val="44"/>
                                <w:szCs w:val="44"/>
                              </w:rPr>
                              <w:t>n Enterprise Content Management System</w:t>
                            </w:r>
                          </w:p>
                          <w:p w14:paraId="53A1D501" w14:textId="77777777" w:rsidR="004B15F1" w:rsidRPr="00140943" w:rsidRDefault="004B15F1" w:rsidP="00762FB1">
                            <w:pPr>
                              <w:rPr>
                                <w:rFonts w:asciiTheme="majorHAnsi" w:hAnsiTheme="majorHAnsi"/>
                                <w:sz w:val="36"/>
                                <w:szCs w:val="36"/>
                              </w:rPr>
                            </w:pPr>
                          </w:p>
                          <w:p w14:paraId="4B4EC2D9" w14:textId="17F2AF35" w:rsidR="004B15F1" w:rsidRPr="00140943" w:rsidRDefault="004B15F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Thesis</w:t>
                            </w:r>
                          </w:p>
                          <w:p w14:paraId="21B137F2" w14:textId="10985426" w:rsidR="004B15F1" w:rsidRDefault="004B15F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4B15F1" w:rsidRPr="00140943" w:rsidRDefault="004B15F1" w:rsidP="00762FB1">
                            <w:pPr>
                              <w:rPr>
                                <w:rFonts w:asciiTheme="majorHAnsi" w:hAnsiTheme="majorHAnsi"/>
                                <w:sz w:val="36"/>
                                <w:szCs w:val="36"/>
                              </w:rPr>
                            </w:pPr>
                          </w:p>
                          <w:p w14:paraId="2DE6EF6A" w14:textId="0F7B9365" w:rsidR="004B15F1" w:rsidRDefault="004B15F1" w:rsidP="00762FB1">
                            <w:pPr>
                              <w:rPr>
                                <w:rFonts w:asciiTheme="majorHAnsi" w:hAnsiTheme="majorHAnsi"/>
                                <w:sz w:val="36"/>
                                <w:szCs w:val="36"/>
                              </w:rPr>
                            </w:pPr>
                            <w:r w:rsidRPr="00140943">
                              <w:rPr>
                                <w:rFonts w:asciiTheme="majorHAnsi" w:hAnsiTheme="majorHAnsi"/>
                                <w:sz w:val="36"/>
                                <w:szCs w:val="36"/>
                              </w:rPr>
                              <w:t>Henrik Hellerøy</w:t>
                            </w:r>
                          </w:p>
                          <w:p w14:paraId="3C1C8F13" w14:textId="5CCDA45F" w:rsidR="004B15F1" w:rsidRPr="00140943" w:rsidRDefault="004B15F1" w:rsidP="00762FB1">
                            <w:pPr>
                              <w:rPr>
                                <w:rFonts w:asciiTheme="majorHAnsi" w:hAnsiTheme="majorHAnsi"/>
                                <w:sz w:val="36"/>
                                <w:szCs w:val="36"/>
                              </w:rPr>
                            </w:pPr>
                            <w:r>
                              <w:rPr>
                                <w:rFonts w:asciiTheme="majorHAnsi" w:hAnsiTheme="majorHAnsi"/>
                                <w:sz w:val="36"/>
                                <w:szCs w:val="36"/>
                              </w:rPr>
                              <w:t>May 1</w:t>
                            </w:r>
                            <w:r w:rsidRPr="00D828D2">
                              <w:rPr>
                                <w:rFonts w:asciiTheme="majorHAnsi" w:hAnsiTheme="majorHAnsi"/>
                                <w:sz w:val="36"/>
                                <w:szCs w:val="36"/>
                                <w:vertAlign w:val="superscript"/>
                              </w:rPr>
                              <w:t>st</w:t>
                            </w:r>
                            <w:r>
                              <w:rPr>
                                <w:rFonts w:asciiTheme="majorHAnsi" w:hAnsiTheme="majorHAnsi"/>
                                <w:sz w:val="36"/>
                                <w:szCs w:val="36"/>
                              </w:rPr>
                              <w:t>,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18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" filled="f" stroked="f" strokeweight="2pt">
                <v:textbox>
                  <w:txbxContent>
                    <w:p w14:paraId="32E9B843" w14:textId="5EA5C64B" w:rsidR="004B15F1" w:rsidRPr="0062461D" w:rsidRDefault="004B15F1" w:rsidP="00762FB1">
                      <w:pPr>
                        <w:rPr>
                          <w:rFonts w:asciiTheme="majorHAnsi" w:hAnsiTheme="majorHAnsi"/>
                          <w:b/>
                          <w:sz w:val="44"/>
                          <w:szCs w:val="44"/>
                        </w:rPr>
                      </w:pPr>
                      <w:r w:rsidRPr="0062461D">
                        <w:rPr>
                          <w:rFonts w:asciiTheme="majorHAnsi" w:hAnsiTheme="majorHAnsi"/>
                          <w:b/>
                          <w:sz w:val="44"/>
                          <w:szCs w:val="44"/>
                        </w:rPr>
                        <w:t>A Server</w:t>
                      </w:r>
                      <w:r>
                        <w:rPr>
                          <w:rFonts w:asciiTheme="majorHAnsi" w:hAnsiTheme="majorHAnsi"/>
                          <w:b/>
                          <w:sz w:val="44"/>
                          <w:szCs w:val="44"/>
                        </w:rPr>
                        <w:t>-Side Feature Detection Plugin for a</w:t>
                      </w:r>
                      <w:r w:rsidRPr="0062461D">
                        <w:rPr>
                          <w:rFonts w:asciiTheme="majorHAnsi" w:hAnsiTheme="majorHAnsi"/>
                          <w:b/>
                          <w:sz w:val="44"/>
                          <w:szCs w:val="44"/>
                        </w:rPr>
                        <w:t>n Enterprise Content Management System</w:t>
                      </w:r>
                    </w:p>
                    <w:p w14:paraId="53A1D501" w14:textId="77777777" w:rsidR="004B15F1" w:rsidRPr="00140943" w:rsidRDefault="004B15F1" w:rsidP="00762FB1">
                      <w:pPr>
                        <w:rPr>
                          <w:rFonts w:asciiTheme="majorHAnsi" w:hAnsiTheme="majorHAnsi"/>
                          <w:sz w:val="36"/>
                          <w:szCs w:val="36"/>
                        </w:rPr>
                      </w:pPr>
                    </w:p>
                    <w:p w14:paraId="4B4EC2D9" w14:textId="17F2AF35" w:rsidR="004B15F1" w:rsidRPr="00140943" w:rsidRDefault="004B15F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Thesis</w:t>
                      </w:r>
                    </w:p>
                    <w:p w14:paraId="21B137F2" w14:textId="10985426" w:rsidR="004B15F1" w:rsidRDefault="004B15F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4B15F1" w:rsidRPr="00140943" w:rsidRDefault="004B15F1" w:rsidP="00762FB1">
                      <w:pPr>
                        <w:rPr>
                          <w:rFonts w:asciiTheme="majorHAnsi" w:hAnsiTheme="majorHAnsi"/>
                          <w:sz w:val="36"/>
                          <w:szCs w:val="36"/>
                        </w:rPr>
                      </w:pPr>
                    </w:p>
                    <w:p w14:paraId="2DE6EF6A" w14:textId="0F7B9365" w:rsidR="004B15F1" w:rsidRDefault="004B15F1" w:rsidP="00762FB1">
                      <w:pPr>
                        <w:rPr>
                          <w:rFonts w:asciiTheme="majorHAnsi" w:hAnsiTheme="majorHAnsi"/>
                          <w:sz w:val="36"/>
                          <w:szCs w:val="36"/>
                        </w:rPr>
                      </w:pPr>
                      <w:r w:rsidRPr="00140943">
                        <w:rPr>
                          <w:rFonts w:asciiTheme="majorHAnsi" w:hAnsiTheme="majorHAnsi"/>
                          <w:sz w:val="36"/>
                          <w:szCs w:val="36"/>
                        </w:rPr>
                        <w:t>Henrik Hellerøy</w:t>
                      </w:r>
                    </w:p>
                    <w:p w14:paraId="3C1C8F13" w14:textId="5CCDA45F" w:rsidR="004B15F1" w:rsidRPr="00140943" w:rsidRDefault="004B15F1" w:rsidP="00762FB1">
                      <w:pPr>
                        <w:rPr>
                          <w:rFonts w:asciiTheme="majorHAnsi" w:hAnsiTheme="majorHAnsi"/>
                          <w:sz w:val="36"/>
                          <w:szCs w:val="36"/>
                        </w:rPr>
                      </w:pPr>
                      <w:r>
                        <w:rPr>
                          <w:rFonts w:asciiTheme="majorHAnsi" w:hAnsiTheme="majorHAnsi"/>
                          <w:sz w:val="36"/>
                          <w:szCs w:val="36"/>
                        </w:rPr>
                        <w:t>May 1</w:t>
                      </w:r>
                      <w:r w:rsidRPr="00D828D2">
                        <w:rPr>
                          <w:rFonts w:asciiTheme="majorHAnsi" w:hAnsiTheme="majorHAnsi"/>
                          <w:sz w:val="36"/>
                          <w:szCs w:val="36"/>
                          <w:vertAlign w:val="superscript"/>
                        </w:rPr>
                        <w:t>st</w:t>
                      </w:r>
                      <w:r>
                        <w:rPr>
                          <w:rFonts w:asciiTheme="majorHAnsi" w:hAnsiTheme="majorHAnsi"/>
                          <w:sz w:val="36"/>
                          <w:szCs w:val="36"/>
                        </w:rPr>
                        <w:t>, 2013</w:t>
                      </w:r>
                    </w:p>
                  </w:txbxContent>
                </v:textbox>
                <w10:wrap type="square" anchorx="margin"/>
              </v:shape>
            </w:pict>
          </mc:Fallback>
        </mc:AlternateContent>
      </w:r>
      <w:r w:rsidR="00790B07">
        <w:rPr>
          <w:noProof/>
        </w:rPr>
        <w:drawing>
          <wp:anchor distT="0" distB="0" distL="114300" distR="114300" simplePos="0" relativeHeight="251692032" behindDoc="1" locked="0" layoutInCell="1" allowOverlap="1" wp14:anchorId="20E580D3" wp14:editId="0407D6B6">
            <wp:simplePos x="0" y="0"/>
            <wp:positionH relativeFrom="column">
              <wp:posOffset>-1257300</wp:posOffset>
            </wp:positionH>
            <wp:positionV relativeFrom="paragraph">
              <wp:posOffset>-1143000</wp:posOffset>
            </wp:positionV>
            <wp:extent cx="8092440" cy="11224260"/>
            <wp:effectExtent l="0" t="0" r="10160" b="254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92440" cy="11224260"/>
                    </a:xfrm>
                    <a:prstGeom prst="rect">
                      <a:avLst/>
                    </a:prstGeom>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20ACE813" w:rsidR="004E3FF7" w:rsidRDefault="004E3FF7" w:rsidP="004E3FF7">
          <w:pPr>
            <w:pBdr>
              <w:left w:val="single" w:sz="24" w:space="4" w:color="8DB3E2" w:themeColor="text2" w:themeTint="66"/>
              <w:bottom w:val="single" w:sz="8" w:space="6" w:color="365F91" w:themeColor="accent1" w:themeShade="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color w:val="365F91" w:themeColor="accent1" w:themeShade="BF"/>
                <w:sz w:val="48"/>
                <w:szCs w:val="48"/>
              </w:rPr>
              <w:alias w:val="Title"/>
              <w:tag w:val=""/>
              <w:id w:val="1786233606"/>
              <w:placeholder>
                <w:docPart w:val="F3E73E7453360E4B991894D95ABD7FA3"/>
              </w:placeholder>
              <w:dataBinding w:prefixMappings="xmlns:ns0='http://purl.org/dc/elements/1.1/' xmlns:ns1='http://schemas.openxmlformats.org/package/2006/metadata/core-properties' " w:xpath="/ns1:coreProperties[1]/ns0:title[1]" w:storeItemID="{6C3C8BC8-F283-45AE-878A-BAB7291924A1}"/>
              <w:text/>
            </w:sdtPr>
            <w:sdtContent>
              <w:r w:rsidR="003E61E6">
                <w:rPr>
                  <w:rFonts w:asciiTheme="majorHAnsi" w:eastAsiaTheme="majorEastAsia" w:hAnsiTheme="majorHAnsi" w:cstheme="majorBidi"/>
                  <w:b/>
                  <w:color w:val="365F91" w:themeColor="accent1" w:themeShade="BF"/>
                  <w:sz w:val="48"/>
                  <w:szCs w:val="48"/>
                </w:rPr>
                <w:t>A Server-Side Feature Detection System</w:t>
              </w:r>
              <w:r w:rsidR="004B15F1">
                <w:rPr>
                  <w:rFonts w:asciiTheme="majorHAnsi" w:eastAsiaTheme="majorEastAsia" w:hAnsiTheme="majorHAnsi" w:cstheme="majorBidi"/>
                  <w:b/>
                  <w:color w:val="365F91" w:themeColor="accent1" w:themeShade="BF"/>
                  <w:sz w:val="48"/>
                  <w:szCs w:val="48"/>
                </w:rPr>
                <w:t xml:space="preserve"> for an Enterprise Content Management System</w:t>
              </w:r>
            </w:sdtContent>
          </w:sdt>
        </w:p>
        <w:sdt>
          <w:sdtPr>
            <w:rPr>
              <w:rFonts w:asciiTheme="majorHAnsi" w:hAnsiTheme="majorHAnsi"/>
              <w:noProof/>
              <w:color w:val="365F91" w:themeColor="accent1" w:themeShade="BF"/>
              <w:sz w:val="36"/>
              <w:szCs w:val="32"/>
            </w:rPr>
            <w:alias w:val="Subtitle"/>
            <w:tag w:val="Subtitle"/>
            <w:id w:val="30555238"/>
            <w:placeholder>
              <w:docPart w:val="851DE88A2CE57842A4BF4FD88884A4AF"/>
            </w:placeholder>
            <w:text/>
          </w:sdtPr>
          <w:sdtContent>
            <w:p w14:paraId="324F269C" w14:textId="06BB75D9" w:rsidR="004E3FF7" w:rsidRDefault="004B15F1" w:rsidP="004E3FF7">
              <w:pPr>
                <w:pBdr>
                  <w:left w:val="single" w:sz="24" w:space="4" w:color="8DB3E2" w:themeColor="text2" w:themeTint="66"/>
                  <w:bottom w:val="single" w:sz="8" w:space="6" w:color="365F91" w:themeColor="accent1" w:themeShade="BF"/>
                </w:pBdr>
                <w:contextualSpacing/>
                <w:rPr>
                  <w:rFonts w:asciiTheme="majorHAnsi" w:hAnsiTheme="majorHAnsi"/>
                  <w:noProof/>
                  <w:color w:val="365F91" w:themeColor="accent1" w:themeShade="BF"/>
                  <w:sz w:val="36"/>
                  <w:szCs w:val="32"/>
                </w:rPr>
              </w:pPr>
              <w:r>
                <w:rPr>
                  <w:rFonts w:asciiTheme="majorHAnsi" w:hAnsiTheme="majorHAnsi"/>
                  <w:noProof/>
                  <w:color w:val="365F91" w:themeColor="accent1" w:themeShade="BF"/>
                  <w:sz w:val="36"/>
                  <w:szCs w:val="32"/>
                </w:rPr>
                <w:t>Master’s Thesis</w:t>
              </w:r>
              <w:r>
                <w:rPr>
                  <w:rFonts w:asciiTheme="majorHAnsi" w:hAnsiTheme="majorHAnsi"/>
                  <w:noProof/>
                  <w:color w:val="365F91" w:themeColor="accent1" w:themeShade="BF"/>
                  <w:sz w:val="36"/>
                  <w:szCs w:val="32"/>
                </w:rPr>
                <w:br/>
                <w:t>60 Credits</w:t>
              </w:r>
            </w:p>
          </w:sdtContent>
        </w:sdt>
        <w:p w14:paraId="21890404" w14:textId="77777777" w:rsidR="004E3FF7" w:rsidRDefault="004E3FF7" w:rsidP="004E3FF7">
          <w:pPr>
            <w:pBdr>
              <w:left w:val="single" w:sz="24" w:space="4" w:color="D99594"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3EC14D4BECC51B4F97CA91D07B6BF30E"/>
              </w:placeholder>
              <w:dataBinding w:prefixMappings="xmlns:ns0='http://purl.org/dc/elements/1.1/' xmlns:ns1='http://schemas.openxmlformats.org/package/2006/metadata/core-properties' " w:xpath="/ns1:coreProperties[1]/ns0:creator[1]" w:storeItemID="{6C3C8BC8-F283-45AE-878A-BAB7291924A1}"/>
              <w:text/>
            </w:sdtPr>
            <w:sdtContent>
              <w:r>
                <w:rPr>
                  <w:rFonts w:asciiTheme="majorHAnsi" w:hAnsiTheme="majorHAnsi"/>
                  <w:noProof/>
                  <w:color w:val="000000" w:themeColor="text1"/>
                  <w:sz w:val="28"/>
                </w:rPr>
                <w:t>Henrik Hellerøy</w:t>
              </w:r>
            </w:sdtContent>
          </w:sdt>
        </w:p>
        <w:p w14:paraId="206BE306" w14:textId="058D95C0" w:rsidR="004E3FF7" w:rsidRDefault="006856C5" w:rsidP="004E3FF7">
          <w:pPr>
            <w:spacing w:before="4400" w:after="120"/>
            <w:rPr>
              <w:rFonts w:asciiTheme="majorHAnsi" w:hAnsiTheme="majorHAnsi"/>
              <w:b/>
              <w:caps/>
              <w:color w:val="365F91" w:themeColor="accent1" w:themeShade="BF"/>
              <w:sz w:val="28"/>
              <w:szCs w:val="20"/>
            </w:rPr>
          </w:pPr>
          <w:r>
            <w:rPr>
              <w:rFonts w:asciiTheme="majorHAnsi" w:hAnsiTheme="majorHAnsi"/>
              <w:b/>
              <w:caps/>
              <w:color w:val="365F91" w:themeColor="accent1" w:themeShade="BF"/>
              <w:sz w:val="28"/>
              <w:szCs w:val="20"/>
            </w:rPr>
            <w:t>May 1</w:t>
          </w:r>
          <w:r w:rsidRPr="006856C5">
            <w:rPr>
              <w:rFonts w:asciiTheme="majorHAnsi" w:hAnsiTheme="majorHAnsi"/>
              <w:b/>
              <w:caps/>
              <w:color w:val="365F91" w:themeColor="accent1" w:themeShade="BF"/>
              <w:sz w:val="28"/>
              <w:szCs w:val="20"/>
              <w:vertAlign w:val="superscript"/>
            </w:rPr>
            <w:t>st</w:t>
          </w:r>
          <w:r>
            <w:rPr>
              <w:rFonts w:asciiTheme="majorHAnsi" w:hAnsiTheme="majorHAnsi"/>
              <w:b/>
              <w:caps/>
              <w:color w:val="365F91" w:themeColor="accent1" w:themeShade="BF"/>
              <w:sz w:val="28"/>
              <w:szCs w:val="20"/>
            </w:rPr>
            <w:t>, 2013</w:t>
          </w:r>
          <w:bookmarkStart w:id="0" w:name="_GoBack"/>
          <w:bookmarkEnd w:id="0"/>
        </w:p>
        <w:sdt>
          <w:sdtPr>
            <w:rPr>
              <w:rFonts w:asciiTheme="majorHAnsi" w:hAnsiTheme="majorHAnsi"/>
              <w:color w:val="000000" w:themeColor="text1"/>
              <w:sz w:val="28"/>
            </w:rPr>
            <w:alias w:val="Abstract"/>
            <w:id w:val="1556273158"/>
            <w:placeholder>
              <w:docPart w:val="B5241073358C3A46986182935EDD7182"/>
            </w:placeholder>
            <w:dataBinding w:prefixMappings="xmlns:ns0='http://schemas.microsoft.com/office/2006/coverPageProps' " w:xpath="/ns0:CoverPageProperties[1]/ns0:Abstract[1]" w:storeItemID="{55AF091B-3C7A-41E3-B477-F2FDAA23CFDA}"/>
            <w:text/>
          </w:sdtPr>
          <w:sdtContent>
            <w:p w14:paraId="6E96F1FD" w14:textId="64B9588B" w:rsidR="004E3FF7" w:rsidRPr="00CD5917" w:rsidRDefault="006856C5" w:rsidP="00CD5917">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1" w:name="_Toc228882323"/>
      <w:r>
        <w:t>Abstract</w:t>
      </w:r>
      <w:bookmarkEnd w:id="1"/>
    </w:p>
    <w:p w14:paraId="77922CA6" w14:textId="7F009CBF" w:rsidR="00C40700" w:rsidRDefault="00AE43C9" w:rsidP="00AE43C9">
      <w:pPr>
        <w:spacing w:line="360" w:lineRule="auto"/>
        <w:jc w:val="both"/>
      </w:pPr>
      <w:r>
        <w:t>Mobile devices have in later years become m</w:t>
      </w:r>
      <w:r w:rsidR="00AF3DA0">
        <w:t>ore and more popular to use for</w:t>
      </w:r>
      <w:r>
        <w:t xml:space="preserve"> browsing the Web.</w:t>
      </w:r>
      <w:r w:rsidR="004039BB">
        <w:t xml:space="preserve"> With this increased popularity</w:t>
      </w:r>
      <w:r>
        <w:t xml:space="preserve"> the limitations of the devices, along with the inefficiencies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I further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as a server-side feature detection plugin for the E</w:t>
      </w:r>
      <w:r w:rsidR="00224B3B">
        <w:t>nonic Content Management System</w:t>
      </w:r>
      <w:r w:rsidR="007851DD">
        <w:t xml:space="preserve"> (CMS), striving to </w:t>
      </w:r>
      <w:r w:rsidR="00E1604A">
        <w:t xml:space="preserve">improve </w:t>
      </w:r>
      <w:r w:rsidR="00F60D13">
        <w:t>the CMS’s</w:t>
      </w:r>
      <w:r w:rsidR="0028489B">
        <w:t xml:space="preserve"> future f</w:t>
      </w:r>
      <w:r w:rsidR="00E1604A">
        <w:t>riendliness, as well as looking into the viability of RESS.</w:t>
      </w:r>
      <w:r w:rsidR="0028489B">
        <w:t xml:space="preserve"> The results show that the plugin’s system may provide a more flexible and future friendly</w:t>
      </w:r>
      <w:r w:rsidR="00E96413">
        <w:t xml:space="preserve"> method for creating Web sites that are responsive not just on the client, but also on the server.</w:t>
      </w:r>
      <w:r w:rsidR="002C0612">
        <w:t xml:space="preserve"> The results also show that the plugin does this without imposing a significant latency increase in HTTP requests made to the CMS.</w:t>
      </w:r>
    </w:p>
    <w:p w14:paraId="31B835C5" w14:textId="77777777" w:rsidR="00E47F48" w:rsidRDefault="00E47F48">
      <w:r>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2" w:name="_Toc228882324"/>
      <w:r>
        <w:t>Acknowledgements</w:t>
      </w:r>
      <w:bookmarkEnd w:id="2"/>
    </w:p>
    <w:p w14:paraId="1A8CDFDF" w14:textId="76DFDB97" w:rsidR="00BC0DB3" w:rsidRDefault="00BB40D0" w:rsidP="00D766D7">
      <w:pPr>
        <w:spacing w:line="360" w:lineRule="auto"/>
        <w:jc w:val="both"/>
      </w:pPr>
      <w:r>
        <w:t xml:space="preserve">This </w:t>
      </w:r>
      <w:r w:rsidR="00BD3415">
        <w:t>report</w:t>
      </w:r>
      <w:r>
        <w:t xml:space="preserve"> has been written as a master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 xml:space="preserve">under the supervision of </w:t>
      </w:r>
      <w:proofErr w:type="spellStart"/>
      <w:r w:rsidR="00365F2A">
        <w:t>Håvard</w:t>
      </w:r>
      <w:proofErr w:type="spellEnd"/>
      <w:r w:rsidR="00365F2A">
        <w:t xml:space="preserve"> </w:t>
      </w:r>
      <w:proofErr w:type="spellStart"/>
      <w:r w:rsidR="00365F2A">
        <w:t>Tegelsrud</w:t>
      </w:r>
      <w:proofErr w:type="spellEnd"/>
      <w:r w:rsidR="00365F2A">
        <w:t xml:space="preserve"> of </w:t>
      </w:r>
      <w:proofErr w:type="spellStart"/>
      <w:r w:rsidR="00365F2A">
        <w:t>Bekk</w:t>
      </w:r>
      <w:proofErr w:type="spellEnd"/>
      <w:r w:rsidR="00365F2A">
        <w:t xml:space="preserve"> Consulting AS and Dag </w:t>
      </w:r>
      <w:proofErr w:type="spellStart"/>
      <w:r w:rsidR="00365F2A">
        <w:t>Langmyhr</w:t>
      </w:r>
      <w:proofErr w:type="spellEnd"/>
      <w:r w:rsidR="00365F2A">
        <w:t xml:space="preserve"> from the Department of Informatics, University of Oslo.</w:t>
      </w:r>
    </w:p>
    <w:p w14:paraId="12C834CE" w14:textId="77777777" w:rsidR="00ED5DBB" w:rsidRDefault="00ED5DBB" w:rsidP="00D766D7">
      <w:pPr>
        <w:spacing w:line="360" w:lineRule="auto"/>
        <w:jc w:val="both"/>
      </w:pPr>
    </w:p>
    <w:p w14:paraId="0BFEF222" w14:textId="77B258CE" w:rsidR="00CF3ACD" w:rsidRDefault="00CF3ACD" w:rsidP="00D766D7">
      <w:pPr>
        <w:spacing w:line="360" w:lineRule="auto"/>
        <w:jc w:val="both"/>
      </w:pPr>
      <w:r>
        <w:t xml:space="preserve">I would like to thank </w:t>
      </w:r>
      <w:proofErr w:type="spellStart"/>
      <w:r>
        <w:t>Håvard</w:t>
      </w:r>
      <w:proofErr w:type="spellEnd"/>
      <w:r>
        <w:t xml:space="preserve">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p>
    <w:p w14:paraId="74949473" w14:textId="42851ADB" w:rsidR="00B92444" w:rsidRDefault="000F162C" w:rsidP="00D766D7">
      <w:pPr>
        <w:spacing w:line="360" w:lineRule="auto"/>
        <w:jc w:val="both"/>
      </w:pPr>
      <w:r>
        <w:t>To Dag I extend</w:t>
      </w:r>
      <w:r w:rsidR="009A18CE">
        <w:t xml:space="preserve"> my</w:t>
      </w:r>
      <w:r>
        <w:t xml:space="preserve"> gratitude for taking</w:t>
      </w:r>
      <w:r w:rsidR="005B4B2A">
        <w:t xml:space="preserve"> the</w:t>
      </w:r>
      <w:r>
        <w:t xml:space="preserve"> time to assist me with 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w:t>
      </w:r>
      <w:proofErr w:type="spellStart"/>
      <w:r>
        <w:t>Bekk</w:t>
      </w:r>
      <w:proofErr w:type="spellEnd"/>
      <w:r>
        <w:t xml:space="preserve">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48710AE6"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D52938">
        <w:t>their love and support!</w:t>
      </w:r>
      <w:r w:rsidR="00ED611D">
        <w:t xml:space="preserve"> </w:t>
      </w:r>
    </w:p>
    <w:p w14:paraId="20F8B67D" w14:textId="0D370469" w:rsidR="00CF4E2D" w:rsidRDefault="00CF4E2D" w:rsidP="00CF4E2D">
      <w:pPr>
        <w:rPr>
          <w:b/>
          <w:caps/>
          <w:sz w:val="22"/>
          <w:szCs w:val="22"/>
        </w:rPr>
      </w:pPr>
      <w:r>
        <w:br w:type="page"/>
      </w:r>
    </w:p>
    <w:p w14:paraId="3B552D17" w14:textId="77777777" w:rsidR="004E694B" w:rsidRDefault="00895282">
      <w:pPr>
        <w:pStyle w:val="TOC1"/>
        <w:tabs>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4E694B">
        <w:rPr>
          <w:noProof/>
        </w:rPr>
        <w:t>Abstract</w:t>
      </w:r>
      <w:r w:rsidR="004E694B">
        <w:rPr>
          <w:noProof/>
        </w:rPr>
        <w:tab/>
      </w:r>
      <w:r w:rsidR="004E694B">
        <w:rPr>
          <w:noProof/>
        </w:rPr>
        <w:fldChar w:fldCharType="begin"/>
      </w:r>
      <w:r w:rsidR="004E694B">
        <w:rPr>
          <w:noProof/>
        </w:rPr>
        <w:instrText xml:space="preserve"> PAGEREF _Toc228882323 \h </w:instrText>
      </w:r>
      <w:r w:rsidR="004E694B">
        <w:rPr>
          <w:noProof/>
        </w:rPr>
      </w:r>
      <w:r w:rsidR="004E694B">
        <w:rPr>
          <w:noProof/>
        </w:rPr>
        <w:fldChar w:fldCharType="separate"/>
      </w:r>
      <w:r w:rsidR="004E694B">
        <w:rPr>
          <w:noProof/>
        </w:rPr>
        <w:t>I</w:t>
      </w:r>
      <w:r w:rsidR="004E694B">
        <w:rPr>
          <w:noProof/>
        </w:rPr>
        <w:fldChar w:fldCharType="end"/>
      </w:r>
    </w:p>
    <w:p w14:paraId="4DAF9C81" w14:textId="77777777" w:rsidR="004E694B" w:rsidRDefault="004E694B">
      <w:pPr>
        <w:pStyle w:val="TOC1"/>
        <w:tabs>
          <w:tab w:val="right" w:leader="dot" w:pos="9054"/>
        </w:tabs>
        <w:rPr>
          <w:b w:val="0"/>
          <w:caps w:val="0"/>
          <w:noProof/>
          <w:sz w:val="24"/>
          <w:szCs w:val="24"/>
          <w:lang w:eastAsia="ja-JP"/>
        </w:rPr>
      </w:pPr>
      <w:r>
        <w:rPr>
          <w:noProof/>
        </w:rPr>
        <w:t>Acknowledgements</w:t>
      </w:r>
      <w:r>
        <w:rPr>
          <w:noProof/>
        </w:rPr>
        <w:tab/>
      </w:r>
      <w:r>
        <w:rPr>
          <w:noProof/>
        </w:rPr>
        <w:fldChar w:fldCharType="begin"/>
      </w:r>
      <w:r>
        <w:rPr>
          <w:noProof/>
        </w:rPr>
        <w:instrText xml:space="preserve"> PAGEREF _Toc228882324 \h </w:instrText>
      </w:r>
      <w:r>
        <w:rPr>
          <w:noProof/>
        </w:rPr>
      </w:r>
      <w:r>
        <w:rPr>
          <w:noProof/>
        </w:rPr>
        <w:fldChar w:fldCharType="separate"/>
      </w:r>
      <w:r>
        <w:rPr>
          <w:noProof/>
        </w:rPr>
        <w:t>III</w:t>
      </w:r>
      <w:r>
        <w:rPr>
          <w:noProof/>
        </w:rPr>
        <w:fldChar w:fldCharType="end"/>
      </w:r>
    </w:p>
    <w:p w14:paraId="6513CFD6" w14:textId="77777777" w:rsidR="004E694B" w:rsidRDefault="004E694B">
      <w:pPr>
        <w:pStyle w:val="TOC1"/>
        <w:tabs>
          <w:tab w:val="left" w:pos="370"/>
          <w:tab w:val="right" w:leader="dot" w:pos="9054"/>
        </w:tabs>
        <w:rPr>
          <w:b w:val="0"/>
          <w:caps w:val="0"/>
          <w:noProof/>
          <w:sz w:val="24"/>
          <w:szCs w:val="24"/>
          <w:lang w:eastAsia="ja-JP"/>
        </w:rPr>
      </w:pPr>
      <w:r>
        <w:rPr>
          <w:noProof/>
        </w:rPr>
        <w:t>1</w:t>
      </w:r>
      <w:r>
        <w:rPr>
          <w:b w:val="0"/>
          <w:caps w:val="0"/>
          <w:noProof/>
          <w:sz w:val="24"/>
          <w:szCs w:val="24"/>
          <w:lang w:eastAsia="ja-JP"/>
        </w:rPr>
        <w:tab/>
      </w:r>
      <w:r>
        <w:rPr>
          <w:noProof/>
        </w:rPr>
        <w:t>Introduction</w:t>
      </w:r>
      <w:r>
        <w:rPr>
          <w:noProof/>
        </w:rPr>
        <w:tab/>
      </w:r>
      <w:r>
        <w:rPr>
          <w:noProof/>
        </w:rPr>
        <w:fldChar w:fldCharType="begin"/>
      </w:r>
      <w:r>
        <w:rPr>
          <w:noProof/>
        </w:rPr>
        <w:instrText xml:space="preserve"> PAGEREF _Toc228882325 \h </w:instrText>
      </w:r>
      <w:r>
        <w:rPr>
          <w:noProof/>
        </w:rPr>
      </w:r>
      <w:r>
        <w:rPr>
          <w:noProof/>
        </w:rPr>
        <w:fldChar w:fldCharType="separate"/>
      </w:r>
      <w:r>
        <w:rPr>
          <w:noProof/>
        </w:rPr>
        <w:t>1</w:t>
      </w:r>
      <w:r>
        <w:rPr>
          <w:noProof/>
        </w:rPr>
        <w:fldChar w:fldCharType="end"/>
      </w:r>
    </w:p>
    <w:p w14:paraId="44192FD1" w14:textId="77777777" w:rsidR="004E694B" w:rsidRDefault="004E694B">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2326 \h </w:instrText>
      </w:r>
      <w:r>
        <w:rPr>
          <w:noProof/>
        </w:rPr>
      </w:r>
      <w:r>
        <w:rPr>
          <w:noProof/>
        </w:rPr>
        <w:fldChar w:fldCharType="separate"/>
      </w:r>
      <w:r>
        <w:rPr>
          <w:noProof/>
        </w:rPr>
        <w:t>1</w:t>
      </w:r>
      <w:r>
        <w:rPr>
          <w:noProof/>
        </w:rPr>
        <w:fldChar w:fldCharType="end"/>
      </w:r>
    </w:p>
    <w:p w14:paraId="154C2E0F" w14:textId="77777777" w:rsidR="004E694B" w:rsidRDefault="004E694B">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82327 \h </w:instrText>
      </w:r>
      <w:r>
        <w:rPr>
          <w:noProof/>
        </w:rPr>
      </w:r>
      <w:r>
        <w:rPr>
          <w:noProof/>
        </w:rPr>
        <w:fldChar w:fldCharType="separate"/>
      </w:r>
      <w:r>
        <w:rPr>
          <w:noProof/>
        </w:rPr>
        <w:t>2</w:t>
      </w:r>
      <w:r>
        <w:rPr>
          <w:noProof/>
        </w:rPr>
        <w:fldChar w:fldCharType="end"/>
      </w:r>
    </w:p>
    <w:p w14:paraId="268FB3B7" w14:textId="77777777" w:rsidR="004E694B" w:rsidRDefault="004E694B">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 end smarter</w:t>
      </w:r>
      <w:r>
        <w:rPr>
          <w:noProof/>
        </w:rPr>
        <w:tab/>
      </w:r>
      <w:r>
        <w:rPr>
          <w:noProof/>
        </w:rPr>
        <w:fldChar w:fldCharType="begin"/>
      </w:r>
      <w:r>
        <w:rPr>
          <w:noProof/>
        </w:rPr>
        <w:instrText xml:space="preserve"> PAGEREF _Toc228882328 \h </w:instrText>
      </w:r>
      <w:r>
        <w:rPr>
          <w:noProof/>
        </w:rPr>
      </w:r>
      <w:r>
        <w:rPr>
          <w:noProof/>
        </w:rPr>
        <w:fldChar w:fldCharType="separate"/>
      </w:r>
      <w:r>
        <w:rPr>
          <w:noProof/>
        </w:rPr>
        <w:t>3</w:t>
      </w:r>
      <w:r>
        <w:rPr>
          <w:noProof/>
        </w:rPr>
        <w:fldChar w:fldCharType="end"/>
      </w:r>
    </w:p>
    <w:p w14:paraId="71EE4B25" w14:textId="77777777" w:rsidR="004E694B" w:rsidRDefault="004E694B">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82329 \h </w:instrText>
      </w:r>
      <w:r>
        <w:rPr>
          <w:noProof/>
        </w:rPr>
      </w:r>
      <w:r>
        <w:rPr>
          <w:noProof/>
        </w:rPr>
        <w:fldChar w:fldCharType="separate"/>
      </w:r>
      <w:r>
        <w:rPr>
          <w:noProof/>
        </w:rPr>
        <w:t>4</w:t>
      </w:r>
      <w:r>
        <w:rPr>
          <w:noProof/>
        </w:rPr>
        <w:fldChar w:fldCharType="end"/>
      </w:r>
    </w:p>
    <w:p w14:paraId="5DC5B836" w14:textId="77777777" w:rsidR="004E694B" w:rsidRDefault="004E694B">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82330 \h </w:instrText>
      </w:r>
      <w:r>
        <w:rPr>
          <w:noProof/>
        </w:rPr>
      </w:r>
      <w:r>
        <w:rPr>
          <w:noProof/>
        </w:rPr>
        <w:fldChar w:fldCharType="separate"/>
      </w:r>
      <w:r>
        <w:rPr>
          <w:noProof/>
        </w:rPr>
        <w:t>4</w:t>
      </w:r>
      <w:r>
        <w:rPr>
          <w:noProof/>
        </w:rPr>
        <w:fldChar w:fldCharType="end"/>
      </w:r>
    </w:p>
    <w:p w14:paraId="0538CD82" w14:textId="77777777" w:rsidR="004E694B" w:rsidRDefault="004E694B">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82331 \h </w:instrText>
      </w:r>
      <w:r>
        <w:rPr>
          <w:noProof/>
        </w:rPr>
      </w:r>
      <w:r>
        <w:rPr>
          <w:noProof/>
        </w:rPr>
        <w:fldChar w:fldCharType="separate"/>
      </w:r>
      <w:r>
        <w:rPr>
          <w:noProof/>
        </w:rPr>
        <w:t>5</w:t>
      </w:r>
      <w:r>
        <w:rPr>
          <w:noProof/>
        </w:rPr>
        <w:fldChar w:fldCharType="end"/>
      </w:r>
    </w:p>
    <w:p w14:paraId="6F309831" w14:textId="77777777" w:rsidR="004E694B" w:rsidRDefault="004E694B">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82332 \h </w:instrText>
      </w:r>
      <w:r>
        <w:rPr>
          <w:noProof/>
        </w:rPr>
      </w:r>
      <w:r>
        <w:rPr>
          <w:noProof/>
        </w:rPr>
        <w:fldChar w:fldCharType="separate"/>
      </w:r>
      <w:r>
        <w:rPr>
          <w:noProof/>
        </w:rPr>
        <w:t>7</w:t>
      </w:r>
      <w:r>
        <w:rPr>
          <w:noProof/>
        </w:rPr>
        <w:fldChar w:fldCharType="end"/>
      </w:r>
    </w:p>
    <w:p w14:paraId="364B70D5" w14:textId="77777777" w:rsidR="004E694B" w:rsidRDefault="004E694B">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82333 \h </w:instrText>
      </w:r>
      <w:r>
        <w:rPr>
          <w:noProof/>
        </w:rPr>
      </w:r>
      <w:r>
        <w:rPr>
          <w:noProof/>
        </w:rPr>
        <w:fldChar w:fldCharType="separate"/>
      </w:r>
      <w:r>
        <w:rPr>
          <w:noProof/>
        </w:rPr>
        <w:t>7</w:t>
      </w:r>
      <w:r>
        <w:rPr>
          <w:noProof/>
        </w:rPr>
        <w:fldChar w:fldCharType="end"/>
      </w:r>
    </w:p>
    <w:p w14:paraId="07347DEA" w14:textId="77777777" w:rsidR="004E694B" w:rsidRDefault="004E694B">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82334 \h </w:instrText>
      </w:r>
      <w:r>
        <w:rPr>
          <w:noProof/>
        </w:rPr>
      </w:r>
      <w:r>
        <w:rPr>
          <w:noProof/>
        </w:rPr>
        <w:fldChar w:fldCharType="separate"/>
      </w:r>
      <w:r>
        <w:rPr>
          <w:noProof/>
        </w:rPr>
        <w:t>7</w:t>
      </w:r>
      <w:r>
        <w:rPr>
          <w:noProof/>
        </w:rPr>
        <w:fldChar w:fldCharType="end"/>
      </w:r>
    </w:p>
    <w:p w14:paraId="03CF2805" w14:textId="77777777" w:rsidR="004E694B" w:rsidRDefault="004E694B">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82335 \h </w:instrText>
      </w:r>
      <w:r>
        <w:rPr>
          <w:noProof/>
        </w:rPr>
      </w:r>
      <w:r>
        <w:rPr>
          <w:noProof/>
        </w:rPr>
        <w:fldChar w:fldCharType="separate"/>
      </w:r>
      <w:r>
        <w:rPr>
          <w:noProof/>
        </w:rPr>
        <w:t>9</w:t>
      </w:r>
      <w:r>
        <w:rPr>
          <w:noProof/>
        </w:rPr>
        <w:fldChar w:fldCharType="end"/>
      </w:r>
    </w:p>
    <w:p w14:paraId="3D3EE929" w14:textId="77777777" w:rsidR="004E694B" w:rsidRDefault="004E694B">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82336 \h </w:instrText>
      </w:r>
      <w:r>
        <w:rPr>
          <w:noProof/>
        </w:rPr>
      </w:r>
      <w:r>
        <w:rPr>
          <w:noProof/>
        </w:rPr>
        <w:fldChar w:fldCharType="separate"/>
      </w:r>
      <w:r>
        <w:rPr>
          <w:noProof/>
        </w:rPr>
        <w:t>12</w:t>
      </w:r>
      <w:r>
        <w:rPr>
          <w:noProof/>
        </w:rPr>
        <w:fldChar w:fldCharType="end"/>
      </w:r>
    </w:p>
    <w:p w14:paraId="31839D37" w14:textId="77777777" w:rsidR="004E694B" w:rsidRDefault="004E694B">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82337 \h </w:instrText>
      </w:r>
      <w:r>
        <w:rPr>
          <w:noProof/>
        </w:rPr>
      </w:r>
      <w:r>
        <w:rPr>
          <w:noProof/>
        </w:rPr>
        <w:fldChar w:fldCharType="separate"/>
      </w:r>
      <w:r>
        <w:rPr>
          <w:noProof/>
        </w:rPr>
        <w:t>13</w:t>
      </w:r>
      <w:r>
        <w:rPr>
          <w:noProof/>
        </w:rPr>
        <w:fldChar w:fldCharType="end"/>
      </w:r>
    </w:p>
    <w:p w14:paraId="21332039" w14:textId="77777777" w:rsidR="004E694B" w:rsidRDefault="004E694B">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82338 \h </w:instrText>
      </w:r>
      <w:r>
        <w:rPr>
          <w:noProof/>
        </w:rPr>
      </w:r>
      <w:r>
        <w:rPr>
          <w:noProof/>
        </w:rPr>
        <w:fldChar w:fldCharType="separate"/>
      </w:r>
      <w:r>
        <w:rPr>
          <w:noProof/>
        </w:rPr>
        <w:t>14</w:t>
      </w:r>
      <w:r>
        <w:rPr>
          <w:noProof/>
        </w:rPr>
        <w:fldChar w:fldCharType="end"/>
      </w:r>
    </w:p>
    <w:p w14:paraId="4167EAFF" w14:textId="77777777" w:rsidR="004E694B" w:rsidRDefault="004E694B">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82339 \h </w:instrText>
      </w:r>
      <w:r>
        <w:rPr>
          <w:noProof/>
        </w:rPr>
      </w:r>
      <w:r>
        <w:rPr>
          <w:noProof/>
        </w:rPr>
        <w:fldChar w:fldCharType="separate"/>
      </w:r>
      <w:r>
        <w:rPr>
          <w:noProof/>
        </w:rPr>
        <w:t>16</w:t>
      </w:r>
      <w:r>
        <w:rPr>
          <w:noProof/>
        </w:rPr>
        <w:fldChar w:fldCharType="end"/>
      </w:r>
    </w:p>
    <w:p w14:paraId="4AAF0CA2" w14:textId="77777777" w:rsidR="004E694B" w:rsidRDefault="004E694B">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82340 \h </w:instrText>
      </w:r>
      <w:r>
        <w:rPr>
          <w:noProof/>
        </w:rPr>
      </w:r>
      <w:r>
        <w:rPr>
          <w:noProof/>
        </w:rPr>
        <w:fldChar w:fldCharType="separate"/>
      </w:r>
      <w:r>
        <w:rPr>
          <w:noProof/>
        </w:rPr>
        <w:t>17</w:t>
      </w:r>
      <w:r>
        <w:rPr>
          <w:noProof/>
        </w:rPr>
        <w:fldChar w:fldCharType="end"/>
      </w:r>
    </w:p>
    <w:p w14:paraId="38846E15" w14:textId="77777777" w:rsidR="004E694B" w:rsidRDefault="004E694B">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82341 \h </w:instrText>
      </w:r>
      <w:r>
        <w:rPr>
          <w:noProof/>
        </w:rPr>
      </w:r>
      <w:r>
        <w:rPr>
          <w:noProof/>
        </w:rPr>
        <w:fldChar w:fldCharType="separate"/>
      </w:r>
      <w:r>
        <w:rPr>
          <w:noProof/>
        </w:rPr>
        <w:t>18</w:t>
      </w:r>
      <w:r>
        <w:rPr>
          <w:noProof/>
        </w:rPr>
        <w:fldChar w:fldCharType="end"/>
      </w:r>
    </w:p>
    <w:p w14:paraId="4B7FDD31" w14:textId="77777777" w:rsidR="004E694B" w:rsidRDefault="004E694B">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82342 \h </w:instrText>
      </w:r>
      <w:r>
        <w:rPr>
          <w:noProof/>
        </w:rPr>
      </w:r>
      <w:r>
        <w:rPr>
          <w:noProof/>
        </w:rPr>
        <w:fldChar w:fldCharType="separate"/>
      </w:r>
      <w:r>
        <w:rPr>
          <w:noProof/>
        </w:rPr>
        <w:t>19</w:t>
      </w:r>
      <w:r>
        <w:rPr>
          <w:noProof/>
        </w:rPr>
        <w:fldChar w:fldCharType="end"/>
      </w:r>
    </w:p>
    <w:p w14:paraId="0355782C" w14:textId="77777777" w:rsidR="004E694B" w:rsidRDefault="004E694B">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82343 \h </w:instrText>
      </w:r>
      <w:r>
        <w:rPr>
          <w:noProof/>
        </w:rPr>
      </w:r>
      <w:r>
        <w:rPr>
          <w:noProof/>
        </w:rPr>
        <w:fldChar w:fldCharType="separate"/>
      </w:r>
      <w:r>
        <w:rPr>
          <w:noProof/>
        </w:rPr>
        <w:t>19</w:t>
      </w:r>
      <w:r>
        <w:rPr>
          <w:noProof/>
        </w:rPr>
        <w:fldChar w:fldCharType="end"/>
      </w:r>
    </w:p>
    <w:p w14:paraId="00EFDB86" w14:textId="77777777" w:rsidR="004E694B" w:rsidRDefault="004E694B">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82344 \h </w:instrText>
      </w:r>
      <w:r>
        <w:rPr>
          <w:noProof/>
        </w:rPr>
      </w:r>
      <w:r>
        <w:rPr>
          <w:noProof/>
        </w:rPr>
        <w:fldChar w:fldCharType="separate"/>
      </w:r>
      <w:r>
        <w:rPr>
          <w:noProof/>
        </w:rPr>
        <w:t>20</w:t>
      </w:r>
      <w:r>
        <w:rPr>
          <w:noProof/>
        </w:rPr>
        <w:fldChar w:fldCharType="end"/>
      </w:r>
    </w:p>
    <w:p w14:paraId="0CC54540" w14:textId="77777777" w:rsidR="004E694B" w:rsidRDefault="004E694B">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82345 \h </w:instrText>
      </w:r>
      <w:r>
        <w:rPr>
          <w:noProof/>
        </w:rPr>
      </w:r>
      <w:r>
        <w:rPr>
          <w:noProof/>
        </w:rPr>
        <w:fldChar w:fldCharType="separate"/>
      </w:r>
      <w:r>
        <w:rPr>
          <w:noProof/>
        </w:rPr>
        <w:t>20</w:t>
      </w:r>
      <w:r>
        <w:rPr>
          <w:noProof/>
        </w:rPr>
        <w:fldChar w:fldCharType="end"/>
      </w:r>
    </w:p>
    <w:p w14:paraId="06FE6A1E" w14:textId="77777777" w:rsidR="004E694B" w:rsidRDefault="004E694B">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82346 \h </w:instrText>
      </w:r>
      <w:r>
        <w:rPr>
          <w:noProof/>
        </w:rPr>
      </w:r>
      <w:r>
        <w:rPr>
          <w:noProof/>
        </w:rPr>
        <w:fldChar w:fldCharType="separate"/>
      </w:r>
      <w:r>
        <w:rPr>
          <w:noProof/>
        </w:rPr>
        <w:t>22</w:t>
      </w:r>
      <w:r>
        <w:rPr>
          <w:noProof/>
        </w:rPr>
        <w:fldChar w:fldCharType="end"/>
      </w:r>
    </w:p>
    <w:p w14:paraId="6939B2E9" w14:textId="77777777" w:rsidR="004E694B" w:rsidRDefault="004E694B">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82347 \h </w:instrText>
      </w:r>
      <w:r>
        <w:rPr>
          <w:noProof/>
        </w:rPr>
      </w:r>
      <w:r>
        <w:rPr>
          <w:noProof/>
        </w:rPr>
        <w:fldChar w:fldCharType="separate"/>
      </w:r>
      <w:r>
        <w:rPr>
          <w:noProof/>
        </w:rPr>
        <w:t>23</w:t>
      </w:r>
      <w:r>
        <w:rPr>
          <w:noProof/>
        </w:rPr>
        <w:fldChar w:fldCharType="end"/>
      </w:r>
    </w:p>
    <w:p w14:paraId="65918B11" w14:textId="77777777" w:rsidR="004E694B" w:rsidRDefault="004E694B">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82348 \h </w:instrText>
      </w:r>
      <w:r>
        <w:rPr>
          <w:noProof/>
        </w:rPr>
      </w:r>
      <w:r>
        <w:rPr>
          <w:noProof/>
        </w:rPr>
        <w:fldChar w:fldCharType="separate"/>
      </w:r>
      <w:r>
        <w:rPr>
          <w:noProof/>
        </w:rPr>
        <w:t>23</w:t>
      </w:r>
      <w:r>
        <w:rPr>
          <w:noProof/>
        </w:rPr>
        <w:fldChar w:fldCharType="end"/>
      </w:r>
    </w:p>
    <w:p w14:paraId="1B90FB6C" w14:textId="77777777" w:rsidR="004E694B" w:rsidRDefault="004E694B">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82349 \h </w:instrText>
      </w:r>
      <w:r>
        <w:rPr>
          <w:noProof/>
        </w:rPr>
      </w:r>
      <w:r>
        <w:rPr>
          <w:noProof/>
        </w:rPr>
        <w:fldChar w:fldCharType="separate"/>
      </w:r>
      <w:r>
        <w:rPr>
          <w:noProof/>
        </w:rPr>
        <w:t>24</w:t>
      </w:r>
      <w:r>
        <w:rPr>
          <w:noProof/>
        </w:rPr>
        <w:fldChar w:fldCharType="end"/>
      </w:r>
    </w:p>
    <w:p w14:paraId="240A1575" w14:textId="77777777" w:rsidR="004E694B" w:rsidRDefault="004E694B">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82350 \h </w:instrText>
      </w:r>
      <w:r>
        <w:rPr>
          <w:noProof/>
        </w:rPr>
      </w:r>
      <w:r>
        <w:rPr>
          <w:noProof/>
        </w:rPr>
        <w:fldChar w:fldCharType="separate"/>
      </w:r>
      <w:r>
        <w:rPr>
          <w:noProof/>
        </w:rPr>
        <w:t>24</w:t>
      </w:r>
      <w:r>
        <w:rPr>
          <w:noProof/>
        </w:rPr>
        <w:fldChar w:fldCharType="end"/>
      </w:r>
    </w:p>
    <w:p w14:paraId="31E5FE53" w14:textId="77777777" w:rsidR="004E694B" w:rsidRDefault="004E694B">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82351 \h </w:instrText>
      </w:r>
      <w:r>
        <w:rPr>
          <w:noProof/>
        </w:rPr>
      </w:r>
      <w:r>
        <w:rPr>
          <w:noProof/>
        </w:rPr>
        <w:fldChar w:fldCharType="separate"/>
      </w:r>
      <w:r>
        <w:rPr>
          <w:noProof/>
        </w:rPr>
        <w:t>26</w:t>
      </w:r>
      <w:r>
        <w:rPr>
          <w:noProof/>
        </w:rPr>
        <w:fldChar w:fldCharType="end"/>
      </w:r>
    </w:p>
    <w:p w14:paraId="5F5A814E" w14:textId="77777777" w:rsidR="004E694B" w:rsidRDefault="004E694B">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82352 \h </w:instrText>
      </w:r>
      <w:r>
        <w:rPr>
          <w:noProof/>
        </w:rPr>
      </w:r>
      <w:r>
        <w:rPr>
          <w:noProof/>
        </w:rPr>
        <w:fldChar w:fldCharType="separate"/>
      </w:r>
      <w:r>
        <w:rPr>
          <w:noProof/>
        </w:rPr>
        <w:t>26</w:t>
      </w:r>
      <w:r>
        <w:rPr>
          <w:noProof/>
        </w:rPr>
        <w:fldChar w:fldCharType="end"/>
      </w:r>
    </w:p>
    <w:p w14:paraId="2E1F6E4B" w14:textId="77777777" w:rsidR="004E694B" w:rsidRDefault="004E694B">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2353 \h </w:instrText>
      </w:r>
      <w:r>
        <w:rPr>
          <w:noProof/>
        </w:rPr>
      </w:r>
      <w:r>
        <w:rPr>
          <w:noProof/>
        </w:rPr>
        <w:fldChar w:fldCharType="separate"/>
      </w:r>
      <w:r>
        <w:rPr>
          <w:noProof/>
        </w:rPr>
        <w:t>30</w:t>
      </w:r>
      <w:r>
        <w:rPr>
          <w:noProof/>
        </w:rPr>
        <w:fldChar w:fldCharType="end"/>
      </w:r>
    </w:p>
    <w:p w14:paraId="06D70EBD" w14:textId="77777777" w:rsidR="004E694B" w:rsidRDefault="004E694B">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82354 \h </w:instrText>
      </w:r>
      <w:r>
        <w:rPr>
          <w:noProof/>
        </w:rPr>
      </w:r>
      <w:r>
        <w:rPr>
          <w:noProof/>
        </w:rPr>
        <w:fldChar w:fldCharType="separate"/>
      </w:r>
      <w:r>
        <w:rPr>
          <w:noProof/>
        </w:rPr>
        <w:t>31</w:t>
      </w:r>
      <w:r>
        <w:rPr>
          <w:noProof/>
        </w:rPr>
        <w:fldChar w:fldCharType="end"/>
      </w:r>
    </w:p>
    <w:p w14:paraId="035D13D3" w14:textId="77777777" w:rsidR="004E694B" w:rsidRDefault="004E694B">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2355 \h </w:instrText>
      </w:r>
      <w:r>
        <w:rPr>
          <w:noProof/>
        </w:rPr>
      </w:r>
      <w:r>
        <w:rPr>
          <w:noProof/>
        </w:rPr>
        <w:fldChar w:fldCharType="separate"/>
      </w:r>
      <w:r>
        <w:rPr>
          <w:noProof/>
        </w:rPr>
        <w:t>31</w:t>
      </w:r>
      <w:r>
        <w:rPr>
          <w:noProof/>
        </w:rPr>
        <w:fldChar w:fldCharType="end"/>
      </w:r>
    </w:p>
    <w:p w14:paraId="24CE2ABE" w14:textId="77777777" w:rsidR="004E694B" w:rsidRDefault="004E694B">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82356 \h </w:instrText>
      </w:r>
      <w:r>
        <w:rPr>
          <w:noProof/>
        </w:rPr>
      </w:r>
      <w:r>
        <w:rPr>
          <w:noProof/>
        </w:rPr>
        <w:fldChar w:fldCharType="separate"/>
      </w:r>
      <w:r>
        <w:rPr>
          <w:noProof/>
        </w:rPr>
        <w:t>32</w:t>
      </w:r>
      <w:r>
        <w:rPr>
          <w:noProof/>
        </w:rPr>
        <w:fldChar w:fldCharType="end"/>
      </w:r>
    </w:p>
    <w:p w14:paraId="144A917E" w14:textId="77777777" w:rsidR="004E694B" w:rsidRDefault="004E694B">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82357 \h </w:instrText>
      </w:r>
      <w:r>
        <w:rPr>
          <w:noProof/>
        </w:rPr>
      </w:r>
      <w:r>
        <w:rPr>
          <w:noProof/>
        </w:rPr>
        <w:fldChar w:fldCharType="separate"/>
      </w:r>
      <w:r>
        <w:rPr>
          <w:noProof/>
        </w:rPr>
        <w:t>32</w:t>
      </w:r>
      <w:r>
        <w:rPr>
          <w:noProof/>
        </w:rPr>
        <w:fldChar w:fldCharType="end"/>
      </w:r>
    </w:p>
    <w:p w14:paraId="0BBC59C8" w14:textId="77777777" w:rsidR="004E694B" w:rsidRDefault="004E694B">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82358 \h </w:instrText>
      </w:r>
      <w:r>
        <w:rPr>
          <w:noProof/>
        </w:rPr>
      </w:r>
      <w:r>
        <w:rPr>
          <w:noProof/>
        </w:rPr>
        <w:fldChar w:fldCharType="separate"/>
      </w:r>
      <w:r>
        <w:rPr>
          <w:noProof/>
        </w:rPr>
        <w:t>33</w:t>
      </w:r>
      <w:r>
        <w:rPr>
          <w:noProof/>
        </w:rPr>
        <w:fldChar w:fldCharType="end"/>
      </w:r>
    </w:p>
    <w:p w14:paraId="53CCFA50" w14:textId="77777777" w:rsidR="004E694B" w:rsidRDefault="004E694B">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2359 \h </w:instrText>
      </w:r>
      <w:r>
        <w:rPr>
          <w:noProof/>
        </w:rPr>
      </w:r>
      <w:r>
        <w:rPr>
          <w:noProof/>
        </w:rPr>
        <w:fldChar w:fldCharType="separate"/>
      </w:r>
      <w:r>
        <w:rPr>
          <w:noProof/>
        </w:rPr>
        <w:t>35</w:t>
      </w:r>
      <w:r>
        <w:rPr>
          <w:noProof/>
        </w:rPr>
        <w:fldChar w:fldCharType="end"/>
      </w:r>
    </w:p>
    <w:p w14:paraId="79ABB2CA" w14:textId="77777777" w:rsidR="004E694B" w:rsidRDefault="004E694B">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82360 \h </w:instrText>
      </w:r>
      <w:r>
        <w:rPr>
          <w:noProof/>
        </w:rPr>
      </w:r>
      <w:r>
        <w:rPr>
          <w:noProof/>
        </w:rPr>
        <w:fldChar w:fldCharType="separate"/>
      </w:r>
      <w:r>
        <w:rPr>
          <w:noProof/>
        </w:rPr>
        <w:t>37</w:t>
      </w:r>
      <w:r>
        <w:rPr>
          <w:noProof/>
        </w:rPr>
        <w:fldChar w:fldCharType="end"/>
      </w:r>
    </w:p>
    <w:p w14:paraId="4AF6E685" w14:textId="77777777" w:rsidR="004E694B" w:rsidRDefault="004E694B">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82361 \h </w:instrText>
      </w:r>
      <w:r>
        <w:rPr>
          <w:noProof/>
        </w:rPr>
      </w:r>
      <w:r>
        <w:rPr>
          <w:noProof/>
        </w:rPr>
        <w:fldChar w:fldCharType="separate"/>
      </w:r>
      <w:r>
        <w:rPr>
          <w:noProof/>
        </w:rPr>
        <w:t>37</w:t>
      </w:r>
      <w:r>
        <w:rPr>
          <w:noProof/>
        </w:rPr>
        <w:fldChar w:fldCharType="end"/>
      </w:r>
    </w:p>
    <w:p w14:paraId="7CF64EF5" w14:textId="77777777" w:rsidR="004E694B" w:rsidRDefault="004E694B">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82362 \h </w:instrText>
      </w:r>
      <w:r>
        <w:rPr>
          <w:noProof/>
        </w:rPr>
      </w:r>
      <w:r>
        <w:rPr>
          <w:noProof/>
        </w:rPr>
        <w:fldChar w:fldCharType="separate"/>
      </w:r>
      <w:r>
        <w:rPr>
          <w:noProof/>
        </w:rPr>
        <w:t>38</w:t>
      </w:r>
      <w:r>
        <w:rPr>
          <w:noProof/>
        </w:rPr>
        <w:fldChar w:fldCharType="end"/>
      </w:r>
    </w:p>
    <w:p w14:paraId="10401A9F" w14:textId="77777777" w:rsidR="004E694B" w:rsidRDefault="004E694B">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82363 \h </w:instrText>
      </w:r>
      <w:r>
        <w:rPr>
          <w:noProof/>
        </w:rPr>
      </w:r>
      <w:r>
        <w:rPr>
          <w:noProof/>
        </w:rPr>
        <w:fldChar w:fldCharType="separate"/>
      </w:r>
      <w:r>
        <w:rPr>
          <w:noProof/>
        </w:rPr>
        <w:t>39</w:t>
      </w:r>
      <w:r>
        <w:rPr>
          <w:noProof/>
        </w:rPr>
        <w:fldChar w:fldCharType="end"/>
      </w:r>
    </w:p>
    <w:p w14:paraId="064A04EE" w14:textId="77777777" w:rsidR="004E694B" w:rsidRDefault="004E694B">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82364 \h </w:instrText>
      </w:r>
      <w:r>
        <w:rPr>
          <w:noProof/>
        </w:rPr>
      </w:r>
      <w:r>
        <w:rPr>
          <w:noProof/>
        </w:rPr>
        <w:fldChar w:fldCharType="separate"/>
      </w:r>
      <w:r>
        <w:rPr>
          <w:noProof/>
        </w:rPr>
        <w:t>39</w:t>
      </w:r>
      <w:r>
        <w:rPr>
          <w:noProof/>
        </w:rPr>
        <w:fldChar w:fldCharType="end"/>
      </w:r>
    </w:p>
    <w:p w14:paraId="60ABD6A8" w14:textId="77777777" w:rsidR="004E694B" w:rsidRDefault="004E694B">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82365 \h </w:instrText>
      </w:r>
      <w:r>
        <w:rPr>
          <w:noProof/>
        </w:rPr>
      </w:r>
      <w:r>
        <w:rPr>
          <w:noProof/>
        </w:rPr>
        <w:fldChar w:fldCharType="separate"/>
      </w:r>
      <w:r>
        <w:rPr>
          <w:noProof/>
        </w:rPr>
        <w:t>40</w:t>
      </w:r>
      <w:r>
        <w:rPr>
          <w:noProof/>
        </w:rPr>
        <w:fldChar w:fldCharType="end"/>
      </w:r>
    </w:p>
    <w:p w14:paraId="3B56CDB6" w14:textId="77777777" w:rsidR="004E694B" w:rsidRDefault="004E694B">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82366 \h </w:instrText>
      </w:r>
      <w:r>
        <w:rPr>
          <w:noProof/>
        </w:rPr>
      </w:r>
      <w:r>
        <w:rPr>
          <w:noProof/>
        </w:rPr>
        <w:fldChar w:fldCharType="separate"/>
      </w:r>
      <w:r>
        <w:rPr>
          <w:noProof/>
        </w:rPr>
        <w:t>42</w:t>
      </w:r>
      <w:r>
        <w:rPr>
          <w:noProof/>
        </w:rPr>
        <w:fldChar w:fldCharType="end"/>
      </w:r>
    </w:p>
    <w:p w14:paraId="0C1EA16D" w14:textId="77777777" w:rsidR="004E694B" w:rsidRDefault="004E694B">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82367 \h </w:instrText>
      </w:r>
      <w:r>
        <w:rPr>
          <w:noProof/>
        </w:rPr>
      </w:r>
      <w:r>
        <w:rPr>
          <w:noProof/>
        </w:rPr>
        <w:fldChar w:fldCharType="separate"/>
      </w:r>
      <w:r>
        <w:rPr>
          <w:noProof/>
        </w:rPr>
        <w:t>43</w:t>
      </w:r>
      <w:r>
        <w:rPr>
          <w:noProof/>
        </w:rPr>
        <w:fldChar w:fldCharType="end"/>
      </w:r>
    </w:p>
    <w:p w14:paraId="0E239211" w14:textId="77777777" w:rsidR="004E694B" w:rsidRDefault="004E694B">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82368 \h </w:instrText>
      </w:r>
      <w:r>
        <w:rPr>
          <w:noProof/>
        </w:rPr>
      </w:r>
      <w:r>
        <w:rPr>
          <w:noProof/>
        </w:rPr>
        <w:fldChar w:fldCharType="separate"/>
      </w:r>
      <w:r>
        <w:rPr>
          <w:noProof/>
        </w:rPr>
        <w:t>44</w:t>
      </w:r>
      <w:r>
        <w:rPr>
          <w:noProof/>
        </w:rPr>
        <w:fldChar w:fldCharType="end"/>
      </w:r>
    </w:p>
    <w:p w14:paraId="05A743E3" w14:textId="77777777" w:rsidR="004E694B" w:rsidRDefault="004E694B">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82369 \h </w:instrText>
      </w:r>
      <w:r>
        <w:rPr>
          <w:noProof/>
        </w:rPr>
      </w:r>
      <w:r>
        <w:rPr>
          <w:noProof/>
        </w:rPr>
        <w:fldChar w:fldCharType="separate"/>
      </w:r>
      <w:r>
        <w:rPr>
          <w:noProof/>
        </w:rPr>
        <w:t>45</w:t>
      </w:r>
      <w:r>
        <w:rPr>
          <w:noProof/>
        </w:rPr>
        <w:fldChar w:fldCharType="end"/>
      </w:r>
    </w:p>
    <w:p w14:paraId="7CE4074B" w14:textId="77777777" w:rsidR="004E694B" w:rsidRDefault="004E694B">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82370 \h </w:instrText>
      </w:r>
      <w:r>
        <w:rPr>
          <w:noProof/>
        </w:rPr>
      </w:r>
      <w:r>
        <w:rPr>
          <w:noProof/>
        </w:rPr>
        <w:fldChar w:fldCharType="separate"/>
      </w:r>
      <w:r>
        <w:rPr>
          <w:noProof/>
        </w:rPr>
        <w:t>45</w:t>
      </w:r>
      <w:r>
        <w:rPr>
          <w:noProof/>
        </w:rPr>
        <w:fldChar w:fldCharType="end"/>
      </w:r>
    </w:p>
    <w:p w14:paraId="52F8D26A" w14:textId="77777777" w:rsidR="004E694B" w:rsidRDefault="004E694B">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82371 \h </w:instrText>
      </w:r>
      <w:r>
        <w:rPr>
          <w:noProof/>
        </w:rPr>
      </w:r>
      <w:r>
        <w:rPr>
          <w:noProof/>
        </w:rPr>
        <w:fldChar w:fldCharType="separate"/>
      </w:r>
      <w:r>
        <w:rPr>
          <w:noProof/>
        </w:rPr>
        <w:t>46</w:t>
      </w:r>
      <w:r>
        <w:rPr>
          <w:noProof/>
        </w:rPr>
        <w:fldChar w:fldCharType="end"/>
      </w:r>
    </w:p>
    <w:p w14:paraId="2EAD0440" w14:textId="77777777" w:rsidR="004E694B" w:rsidRDefault="004E694B">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82372 \h </w:instrText>
      </w:r>
      <w:r>
        <w:rPr>
          <w:noProof/>
        </w:rPr>
      </w:r>
      <w:r>
        <w:rPr>
          <w:noProof/>
        </w:rPr>
        <w:fldChar w:fldCharType="separate"/>
      </w:r>
      <w:r>
        <w:rPr>
          <w:noProof/>
        </w:rPr>
        <w:t>47</w:t>
      </w:r>
      <w:r>
        <w:rPr>
          <w:noProof/>
        </w:rPr>
        <w:fldChar w:fldCharType="end"/>
      </w:r>
    </w:p>
    <w:p w14:paraId="3E88D9A0" w14:textId="77777777" w:rsidR="004E694B" w:rsidRDefault="004E694B">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82373 \h </w:instrText>
      </w:r>
      <w:r>
        <w:rPr>
          <w:noProof/>
        </w:rPr>
      </w:r>
      <w:r>
        <w:rPr>
          <w:noProof/>
        </w:rPr>
        <w:fldChar w:fldCharType="separate"/>
      </w:r>
      <w:r>
        <w:rPr>
          <w:noProof/>
        </w:rPr>
        <w:t>48</w:t>
      </w:r>
      <w:r>
        <w:rPr>
          <w:noProof/>
        </w:rPr>
        <w:fldChar w:fldCharType="end"/>
      </w:r>
    </w:p>
    <w:p w14:paraId="2311A8D1" w14:textId="77777777" w:rsidR="004E694B" w:rsidRDefault="004E694B">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82374 \h </w:instrText>
      </w:r>
      <w:r>
        <w:rPr>
          <w:noProof/>
        </w:rPr>
      </w:r>
      <w:r>
        <w:rPr>
          <w:noProof/>
        </w:rPr>
        <w:fldChar w:fldCharType="separate"/>
      </w:r>
      <w:r>
        <w:rPr>
          <w:noProof/>
        </w:rPr>
        <w:t>48</w:t>
      </w:r>
      <w:r>
        <w:rPr>
          <w:noProof/>
        </w:rPr>
        <w:fldChar w:fldCharType="end"/>
      </w:r>
    </w:p>
    <w:p w14:paraId="77861DA8" w14:textId="77777777" w:rsidR="004E694B" w:rsidRDefault="004E694B">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82375 \h </w:instrText>
      </w:r>
      <w:r>
        <w:rPr>
          <w:noProof/>
        </w:rPr>
      </w:r>
      <w:r>
        <w:rPr>
          <w:noProof/>
        </w:rPr>
        <w:fldChar w:fldCharType="separate"/>
      </w:r>
      <w:r>
        <w:rPr>
          <w:noProof/>
        </w:rPr>
        <w:t>49</w:t>
      </w:r>
      <w:r>
        <w:rPr>
          <w:noProof/>
        </w:rPr>
        <w:fldChar w:fldCharType="end"/>
      </w:r>
    </w:p>
    <w:p w14:paraId="6F2CBE06" w14:textId="77777777" w:rsidR="004E694B" w:rsidRDefault="004E694B">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82376 \h </w:instrText>
      </w:r>
      <w:r>
        <w:rPr>
          <w:noProof/>
        </w:rPr>
      </w:r>
      <w:r>
        <w:rPr>
          <w:noProof/>
        </w:rPr>
        <w:fldChar w:fldCharType="separate"/>
      </w:r>
      <w:r>
        <w:rPr>
          <w:noProof/>
        </w:rPr>
        <w:t>50</w:t>
      </w:r>
      <w:r>
        <w:rPr>
          <w:noProof/>
        </w:rPr>
        <w:fldChar w:fldCharType="end"/>
      </w:r>
    </w:p>
    <w:p w14:paraId="2282E019" w14:textId="77777777" w:rsidR="004E694B" w:rsidRDefault="004E694B">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82377 \h </w:instrText>
      </w:r>
      <w:r>
        <w:rPr>
          <w:noProof/>
        </w:rPr>
      </w:r>
      <w:r>
        <w:rPr>
          <w:noProof/>
        </w:rPr>
        <w:fldChar w:fldCharType="separate"/>
      </w:r>
      <w:r>
        <w:rPr>
          <w:noProof/>
        </w:rPr>
        <w:t>50</w:t>
      </w:r>
      <w:r>
        <w:rPr>
          <w:noProof/>
        </w:rPr>
        <w:fldChar w:fldCharType="end"/>
      </w:r>
    </w:p>
    <w:p w14:paraId="11DBD290" w14:textId="77777777" w:rsidR="004E694B" w:rsidRDefault="004E694B">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82378 \h </w:instrText>
      </w:r>
      <w:r>
        <w:rPr>
          <w:noProof/>
        </w:rPr>
      </w:r>
      <w:r>
        <w:rPr>
          <w:noProof/>
        </w:rPr>
        <w:fldChar w:fldCharType="separate"/>
      </w:r>
      <w:r>
        <w:rPr>
          <w:noProof/>
        </w:rPr>
        <w:t>51</w:t>
      </w:r>
      <w:r>
        <w:rPr>
          <w:noProof/>
        </w:rPr>
        <w:fldChar w:fldCharType="end"/>
      </w:r>
    </w:p>
    <w:p w14:paraId="3929899F" w14:textId="77777777" w:rsidR="004E694B" w:rsidRDefault="004E694B">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2379 \h </w:instrText>
      </w:r>
      <w:r>
        <w:rPr>
          <w:noProof/>
        </w:rPr>
      </w:r>
      <w:r>
        <w:rPr>
          <w:noProof/>
        </w:rPr>
        <w:fldChar w:fldCharType="separate"/>
      </w:r>
      <w:r>
        <w:rPr>
          <w:noProof/>
        </w:rPr>
        <w:t>53</w:t>
      </w:r>
      <w:r>
        <w:rPr>
          <w:noProof/>
        </w:rPr>
        <w:fldChar w:fldCharType="end"/>
      </w:r>
    </w:p>
    <w:p w14:paraId="09917228" w14:textId="77777777" w:rsidR="004E694B" w:rsidRDefault="004E694B">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82380 \h </w:instrText>
      </w:r>
      <w:r>
        <w:rPr>
          <w:noProof/>
        </w:rPr>
      </w:r>
      <w:r>
        <w:rPr>
          <w:noProof/>
        </w:rPr>
        <w:fldChar w:fldCharType="separate"/>
      </w:r>
      <w:r>
        <w:rPr>
          <w:noProof/>
        </w:rPr>
        <w:t>55</w:t>
      </w:r>
      <w:r>
        <w:rPr>
          <w:noProof/>
        </w:rPr>
        <w:fldChar w:fldCharType="end"/>
      </w:r>
    </w:p>
    <w:p w14:paraId="2BD51065" w14:textId="77777777" w:rsidR="004E694B" w:rsidRDefault="004E694B">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82381 \h </w:instrText>
      </w:r>
      <w:r>
        <w:rPr>
          <w:noProof/>
        </w:rPr>
      </w:r>
      <w:r>
        <w:rPr>
          <w:noProof/>
        </w:rPr>
        <w:fldChar w:fldCharType="separate"/>
      </w:r>
      <w:r>
        <w:rPr>
          <w:noProof/>
        </w:rPr>
        <w:t>55</w:t>
      </w:r>
      <w:r>
        <w:rPr>
          <w:noProof/>
        </w:rPr>
        <w:fldChar w:fldCharType="end"/>
      </w:r>
    </w:p>
    <w:p w14:paraId="27E2BE72" w14:textId="77777777" w:rsidR="004E694B" w:rsidRDefault="004E694B">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82382 \h </w:instrText>
      </w:r>
      <w:r>
        <w:rPr>
          <w:noProof/>
        </w:rPr>
      </w:r>
      <w:r>
        <w:rPr>
          <w:noProof/>
        </w:rPr>
        <w:fldChar w:fldCharType="separate"/>
      </w:r>
      <w:r>
        <w:rPr>
          <w:noProof/>
        </w:rPr>
        <w:t>56</w:t>
      </w:r>
      <w:r>
        <w:rPr>
          <w:noProof/>
        </w:rPr>
        <w:fldChar w:fldCharType="end"/>
      </w:r>
    </w:p>
    <w:p w14:paraId="40B0E764" w14:textId="77777777" w:rsidR="004E694B" w:rsidRDefault="004E694B">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82383 \h </w:instrText>
      </w:r>
      <w:r>
        <w:rPr>
          <w:noProof/>
        </w:rPr>
      </w:r>
      <w:r>
        <w:rPr>
          <w:noProof/>
        </w:rPr>
        <w:fldChar w:fldCharType="separate"/>
      </w:r>
      <w:r>
        <w:rPr>
          <w:noProof/>
        </w:rPr>
        <w:t>57</w:t>
      </w:r>
      <w:r>
        <w:rPr>
          <w:noProof/>
        </w:rPr>
        <w:fldChar w:fldCharType="end"/>
      </w:r>
    </w:p>
    <w:p w14:paraId="5DA9C835" w14:textId="77777777" w:rsidR="004E694B" w:rsidRDefault="004E694B">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82384 \h </w:instrText>
      </w:r>
      <w:r>
        <w:rPr>
          <w:noProof/>
        </w:rPr>
      </w:r>
      <w:r>
        <w:rPr>
          <w:noProof/>
        </w:rPr>
        <w:fldChar w:fldCharType="separate"/>
      </w:r>
      <w:r>
        <w:rPr>
          <w:noProof/>
        </w:rPr>
        <w:t>58</w:t>
      </w:r>
      <w:r>
        <w:rPr>
          <w:noProof/>
        </w:rPr>
        <w:fldChar w:fldCharType="end"/>
      </w:r>
    </w:p>
    <w:p w14:paraId="55729423" w14:textId="77777777" w:rsidR="004E694B" w:rsidRDefault="004E694B">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82385 \h </w:instrText>
      </w:r>
      <w:r>
        <w:rPr>
          <w:noProof/>
        </w:rPr>
      </w:r>
      <w:r>
        <w:rPr>
          <w:noProof/>
        </w:rPr>
        <w:fldChar w:fldCharType="separate"/>
      </w:r>
      <w:r>
        <w:rPr>
          <w:noProof/>
        </w:rPr>
        <w:t>59</w:t>
      </w:r>
      <w:r>
        <w:rPr>
          <w:noProof/>
        </w:rPr>
        <w:fldChar w:fldCharType="end"/>
      </w:r>
    </w:p>
    <w:p w14:paraId="27A9D85C" w14:textId="77777777" w:rsidR="004E694B" w:rsidRDefault="004E694B">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82386 \h </w:instrText>
      </w:r>
      <w:r>
        <w:rPr>
          <w:noProof/>
        </w:rPr>
      </w:r>
      <w:r>
        <w:rPr>
          <w:noProof/>
        </w:rPr>
        <w:fldChar w:fldCharType="separate"/>
      </w:r>
      <w:r>
        <w:rPr>
          <w:noProof/>
        </w:rPr>
        <w:t>59</w:t>
      </w:r>
      <w:r>
        <w:rPr>
          <w:noProof/>
        </w:rPr>
        <w:fldChar w:fldCharType="end"/>
      </w:r>
    </w:p>
    <w:p w14:paraId="39DE0C80" w14:textId="77777777" w:rsidR="004E694B" w:rsidRDefault="004E694B">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82387 \h </w:instrText>
      </w:r>
      <w:r>
        <w:rPr>
          <w:noProof/>
        </w:rPr>
      </w:r>
      <w:r>
        <w:rPr>
          <w:noProof/>
        </w:rPr>
        <w:fldChar w:fldCharType="separate"/>
      </w:r>
      <w:r>
        <w:rPr>
          <w:noProof/>
        </w:rPr>
        <w:t>62</w:t>
      </w:r>
      <w:r>
        <w:rPr>
          <w:noProof/>
        </w:rPr>
        <w:fldChar w:fldCharType="end"/>
      </w:r>
    </w:p>
    <w:p w14:paraId="1692647E" w14:textId="77777777" w:rsidR="004E694B" w:rsidRDefault="004E694B">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82388 \h </w:instrText>
      </w:r>
      <w:r>
        <w:rPr>
          <w:noProof/>
        </w:rPr>
      </w:r>
      <w:r>
        <w:rPr>
          <w:noProof/>
        </w:rPr>
        <w:fldChar w:fldCharType="separate"/>
      </w:r>
      <w:r>
        <w:rPr>
          <w:noProof/>
        </w:rPr>
        <w:t>63</w:t>
      </w:r>
      <w:r>
        <w:rPr>
          <w:noProof/>
        </w:rPr>
        <w:fldChar w:fldCharType="end"/>
      </w:r>
    </w:p>
    <w:p w14:paraId="0925EF06" w14:textId="77777777" w:rsidR="004E694B" w:rsidRDefault="004E694B">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82389 \h </w:instrText>
      </w:r>
      <w:r>
        <w:rPr>
          <w:noProof/>
        </w:rPr>
      </w:r>
      <w:r>
        <w:rPr>
          <w:noProof/>
        </w:rPr>
        <w:fldChar w:fldCharType="separate"/>
      </w:r>
      <w:r>
        <w:rPr>
          <w:noProof/>
        </w:rPr>
        <w:t>63</w:t>
      </w:r>
      <w:r>
        <w:rPr>
          <w:noProof/>
        </w:rPr>
        <w:fldChar w:fldCharType="end"/>
      </w:r>
    </w:p>
    <w:p w14:paraId="0F4F63F8" w14:textId="77777777" w:rsidR="004E694B" w:rsidRDefault="004E694B">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82390 \h </w:instrText>
      </w:r>
      <w:r>
        <w:rPr>
          <w:noProof/>
        </w:rPr>
      </w:r>
      <w:r>
        <w:rPr>
          <w:noProof/>
        </w:rPr>
        <w:fldChar w:fldCharType="separate"/>
      </w:r>
      <w:r>
        <w:rPr>
          <w:noProof/>
        </w:rPr>
        <w:t>64</w:t>
      </w:r>
      <w:r>
        <w:rPr>
          <w:noProof/>
        </w:rPr>
        <w:fldChar w:fldCharType="end"/>
      </w:r>
    </w:p>
    <w:p w14:paraId="73BAC9B4" w14:textId="77777777" w:rsidR="004E694B" w:rsidRDefault="004E694B">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82391 \h </w:instrText>
      </w:r>
      <w:r>
        <w:rPr>
          <w:noProof/>
        </w:rPr>
      </w:r>
      <w:r>
        <w:rPr>
          <w:noProof/>
        </w:rPr>
        <w:fldChar w:fldCharType="separate"/>
      </w:r>
      <w:r>
        <w:rPr>
          <w:noProof/>
        </w:rPr>
        <w:t>65</w:t>
      </w:r>
      <w:r>
        <w:rPr>
          <w:noProof/>
        </w:rPr>
        <w:fldChar w:fldCharType="end"/>
      </w:r>
    </w:p>
    <w:p w14:paraId="5FD8E976" w14:textId="77777777" w:rsidR="004E694B" w:rsidRDefault="004E694B">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82392 \h </w:instrText>
      </w:r>
      <w:r>
        <w:rPr>
          <w:noProof/>
        </w:rPr>
      </w:r>
      <w:r>
        <w:rPr>
          <w:noProof/>
        </w:rPr>
        <w:fldChar w:fldCharType="separate"/>
      </w:r>
      <w:r>
        <w:rPr>
          <w:noProof/>
        </w:rPr>
        <w:t>65</w:t>
      </w:r>
      <w:r>
        <w:rPr>
          <w:noProof/>
        </w:rPr>
        <w:fldChar w:fldCharType="end"/>
      </w:r>
    </w:p>
    <w:p w14:paraId="1F814370" w14:textId="77777777" w:rsidR="004E694B" w:rsidRDefault="004E694B">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82393 \h </w:instrText>
      </w:r>
      <w:r>
        <w:rPr>
          <w:noProof/>
        </w:rPr>
      </w:r>
      <w:r>
        <w:rPr>
          <w:noProof/>
        </w:rPr>
        <w:fldChar w:fldCharType="separate"/>
      </w:r>
      <w:r>
        <w:rPr>
          <w:noProof/>
        </w:rPr>
        <w:t>67</w:t>
      </w:r>
      <w:r>
        <w:rPr>
          <w:noProof/>
        </w:rPr>
        <w:fldChar w:fldCharType="end"/>
      </w:r>
    </w:p>
    <w:p w14:paraId="3D04E4EC" w14:textId="77777777" w:rsidR="004E694B" w:rsidRDefault="004E694B">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2394 \h </w:instrText>
      </w:r>
      <w:r>
        <w:rPr>
          <w:noProof/>
        </w:rPr>
      </w:r>
      <w:r>
        <w:rPr>
          <w:noProof/>
        </w:rPr>
        <w:fldChar w:fldCharType="separate"/>
      </w:r>
      <w:r>
        <w:rPr>
          <w:noProof/>
        </w:rPr>
        <w:t>69</w:t>
      </w:r>
      <w:r>
        <w:rPr>
          <w:noProof/>
        </w:rPr>
        <w:fldChar w:fldCharType="end"/>
      </w:r>
    </w:p>
    <w:p w14:paraId="7FCF0547" w14:textId="77777777" w:rsidR="004E694B" w:rsidRDefault="004E694B">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82395 \h </w:instrText>
      </w:r>
      <w:r>
        <w:rPr>
          <w:noProof/>
        </w:rPr>
      </w:r>
      <w:r>
        <w:rPr>
          <w:noProof/>
        </w:rPr>
        <w:fldChar w:fldCharType="separate"/>
      </w:r>
      <w:r>
        <w:rPr>
          <w:noProof/>
        </w:rPr>
        <w:t>71</w:t>
      </w:r>
      <w:r>
        <w:rPr>
          <w:noProof/>
        </w:rPr>
        <w:fldChar w:fldCharType="end"/>
      </w:r>
    </w:p>
    <w:p w14:paraId="440A62F0" w14:textId="77777777" w:rsidR="004E694B" w:rsidRDefault="004E694B">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82396 \h </w:instrText>
      </w:r>
      <w:r>
        <w:rPr>
          <w:noProof/>
        </w:rPr>
      </w:r>
      <w:r>
        <w:rPr>
          <w:noProof/>
        </w:rPr>
        <w:fldChar w:fldCharType="separate"/>
      </w:r>
      <w:r>
        <w:rPr>
          <w:noProof/>
        </w:rPr>
        <w:t>71</w:t>
      </w:r>
      <w:r>
        <w:rPr>
          <w:noProof/>
        </w:rPr>
        <w:fldChar w:fldCharType="end"/>
      </w:r>
    </w:p>
    <w:p w14:paraId="5D826BA0" w14:textId="77777777" w:rsidR="004E694B" w:rsidRDefault="004E694B">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82397 \h </w:instrText>
      </w:r>
      <w:r>
        <w:rPr>
          <w:noProof/>
        </w:rPr>
      </w:r>
      <w:r>
        <w:rPr>
          <w:noProof/>
        </w:rPr>
        <w:fldChar w:fldCharType="separate"/>
      </w:r>
      <w:r>
        <w:rPr>
          <w:noProof/>
        </w:rPr>
        <w:t>72</w:t>
      </w:r>
      <w:r>
        <w:rPr>
          <w:noProof/>
        </w:rPr>
        <w:fldChar w:fldCharType="end"/>
      </w:r>
    </w:p>
    <w:p w14:paraId="6F67BC2D" w14:textId="77777777" w:rsidR="004E694B" w:rsidRDefault="004E694B">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82398 \h </w:instrText>
      </w:r>
      <w:r>
        <w:rPr>
          <w:noProof/>
        </w:rPr>
      </w:r>
      <w:r>
        <w:rPr>
          <w:noProof/>
        </w:rPr>
        <w:fldChar w:fldCharType="separate"/>
      </w:r>
      <w:r>
        <w:rPr>
          <w:noProof/>
        </w:rPr>
        <w:t>73</w:t>
      </w:r>
      <w:r>
        <w:rPr>
          <w:noProof/>
        </w:rPr>
        <w:fldChar w:fldCharType="end"/>
      </w:r>
    </w:p>
    <w:p w14:paraId="79AB0F7E" w14:textId="77777777" w:rsidR="004E694B" w:rsidRDefault="004E694B">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82399 \h </w:instrText>
      </w:r>
      <w:r>
        <w:rPr>
          <w:noProof/>
        </w:rPr>
      </w:r>
      <w:r>
        <w:rPr>
          <w:noProof/>
        </w:rPr>
        <w:fldChar w:fldCharType="separate"/>
      </w:r>
      <w:r>
        <w:rPr>
          <w:noProof/>
        </w:rPr>
        <w:t>75</w:t>
      </w:r>
      <w:r>
        <w:rPr>
          <w:noProof/>
        </w:rPr>
        <w:fldChar w:fldCharType="end"/>
      </w:r>
    </w:p>
    <w:p w14:paraId="327E4C6F" w14:textId="77777777" w:rsidR="004E694B" w:rsidRDefault="004E694B">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82400 \h </w:instrText>
      </w:r>
      <w:r>
        <w:rPr>
          <w:noProof/>
        </w:rPr>
      </w:r>
      <w:r>
        <w:rPr>
          <w:noProof/>
        </w:rPr>
        <w:fldChar w:fldCharType="separate"/>
      </w:r>
      <w:r>
        <w:rPr>
          <w:noProof/>
        </w:rPr>
        <w:t>75</w:t>
      </w:r>
      <w:r>
        <w:rPr>
          <w:noProof/>
        </w:rPr>
        <w:fldChar w:fldCharType="end"/>
      </w:r>
    </w:p>
    <w:p w14:paraId="32471B50" w14:textId="77777777" w:rsidR="004E694B" w:rsidRDefault="004E694B">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82401 \h </w:instrText>
      </w:r>
      <w:r>
        <w:rPr>
          <w:noProof/>
        </w:rPr>
      </w:r>
      <w:r>
        <w:rPr>
          <w:noProof/>
        </w:rPr>
        <w:fldChar w:fldCharType="separate"/>
      </w:r>
      <w:r>
        <w:rPr>
          <w:noProof/>
        </w:rPr>
        <w:t>76</w:t>
      </w:r>
      <w:r>
        <w:rPr>
          <w:noProof/>
        </w:rPr>
        <w:fldChar w:fldCharType="end"/>
      </w:r>
    </w:p>
    <w:p w14:paraId="6CEF8F7F" w14:textId="77777777" w:rsidR="004E694B" w:rsidRDefault="004E694B">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82402 \h </w:instrText>
      </w:r>
      <w:r>
        <w:rPr>
          <w:noProof/>
        </w:rPr>
      </w:r>
      <w:r>
        <w:rPr>
          <w:noProof/>
        </w:rPr>
        <w:fldChar w:fldCharType="separate"/>
      </w:r>
      <w:r>
        <w:rPr>
          <w:noProof/>
        </w:rPr>
        <w:t>76</w:t>
      </w:r>
      <w:r>
        <w:rPr>
          <w:noProof/>
        </w:rPr>
        <w:fldChar w:fldCharType="end"/>
      </w:r>
    </w:p>
    <w:p w14:paraId="3D60E742" w14:textId="77777777" w:rsidR="004E694B" w:rsidRDefault="004E694B">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82403 \h </w:instrText>
      </w:r>
      <w:r>
        <w:rPr>
          <w:noProof/>
        </w:rPr>
      </w:r>
      <w:r>
        <w:rPr>
          <w:noProof/>
        </w:rPr>
        <w:fldChar w:fldCharType="separate"/>
      </w:r>
      <w:r>
        <w:rPr>
          <w:noProof/>
        </w:rPr>
        <w:t>77</w:t>
      </w:r>
      <w:r>
        <w:rPr>
          <w:noProof/>
        </w:rPr>
        <w:fldChar w:fldCharType="end"/>
      </w:r>
    </w:p>
    <w:p w14:paraId="4994AD03" w14:textId="77777777" w:rsidR="004E694B" w:rsidRDefault="004E694B">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82404 \h </w:instrText>
      </w:r>
      <w:r>
        <w:rPr>
          <w:noProof/>
        </w:rPr>
      </w:r>
      <w:r>
        <w:rPr>
          <w:noProof/>
        </w:rPr>
        <w:fldChar w:fldCharType="separate"/>
      </w:r>
      <w:r>
        <w:rPr>
          <w:noProof/>
        </w:rPr>
        <w:t>79</w:t>
      </w:r>
      <w:r>
        <w:rPr>
          <w:noProof/>
        </w:rPr>
        <w:fldChar w:fldCharType="end"/>
      </w:r>
    </w:p>
    <w:p w14:paraId="67BE245A" w14:textId="77777777" w:rsidR="004E694B" w:rsidRDefault="004E694B">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82405 \h </w:instrText>
      </w:r>
      <w:r>
        <w:rPr>
          <w:noProof/>
        </w:rPr>
      </w:r>
      <w:r>
        <w:rPr>
          <w:noProof/>
        </w:rPr>
        <w:fldChar w:fldCharType="separate"/>
      </w:r>
      <w:r>
        <w:rPr>
          <w:noProof/>
        </w:rPr>
        <w:t>79</w:t>
      </w:r>
      <w:r>
        <w:rPr>
          <w:noProof/>
        </w:rPr>
        <w:fldChar w:fldCharType="end"/>
      </w:r>
    </w:p>
    <w:p w14:paraId="04858FDA" w14:textId="77777777" w:rsidR="004E694B" w:rsidRDefault="004E694B">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82406 \h </w:instrText>
      </w:r>
      <w:r>
        <w:rPr>
          <w:noProof/>
        </w:rPr>
      </w:r>
      <w:r>
        <w:rPr>
          <w:noProof/>
        </w:rPr>
        <w:fldChar w:fldCharType="separate"/>
      </w:r>
      <w:r>
        <w:rPr>
          <w:noProof/>
        </w:rPr>
        <w:t>80</w:t>
      </w:r>
      <w:r>
        <w:rPr>
          <w:noProof/>
        </w:rPr>
        <w:fldChar w:fldCharType="end"/>
      </w:r>
    </w:p>
    <w:p w14:paraId="12EC5B0A" w14:textId="77777777" w:rsidR="004E694B" w:rsidRDefault="004E694B">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82407 \h </w:instrText>
      </w:r>
      <w:r>
        <w:rPr>
          <w:noProof/>
        </w:rPr>
      </w:r>
      <w:r>
        <w:rPr>
          <w:noProof/>
        </w:rPr>
        <w:fldChar w:fldCharType="separate"/>
      </w:r>
      <w:r>
        <w:rPr>
          <w:noProof/>
        </w:rPr>
        <w:t>81</w:t>
      </w:r>
      <w:r>
        <w:rPr>
          <w:noProof/>
        </w:rPr>
        <w:fldChar w:fldCharType="end"/>
      </w:r>
    </w:p>
    <w:p w14:paraId="106D54FE" w14:textId="77777777" w:rsidR="004E694B" w:rsidRDefault="004E694B">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82408 \h </w:instrText>
      </w:r>
      <w:r>
        <w:rPr>
          <w:noProof/>
        </w:rPr>
      </w:r>
      <w:r>
        <w:rPr>
          <w:noProof/>
        </w:rPr>
        <w:fldChar w:fldCharType="separate"/>
      </w:r>
      <w:r>
        <w:rPr>
          <w:noProof/>
        </w:rPr>
        <w:t>82</w:t>
      </w:r>
      <w:r>
        <w:rPr>
          <w:noProof/>
        </w:rPr>
        <w:fldChar w:fldCharType="end"/>
      </w:r>
    </w:p>
    <w:p w14:paraId="4D625D41" w14:textId="77777777" w:rsidR="004E694B" w:rsidRDefault="004E694B">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2409 \h </w:instrText>
      </w:r>
      <w:r>
        <w:rPr>
          <w:noProof/>
        </w:rPr>
      </w:r>
      <w:r>
        <w:rPr>
          <w:noProof/>
        </w:rPr>
        <w:fldChar w:fldCharType="separate"/>
      </w:r>
      <w:r>
        <w:rPr>
          <w:noProof/>
        </w:rPr>
        <w:t>84</w:t>
      </w:r>
      <w:r>
        <w:rPr>
          <w:noProof/>
        </w:rPr>
        <w:fldChar w:fldCharType="end"/>
      </w:r>
    </w:p>
    <w:p w14:paraId="51A05D4E" w14:textId="77777777" w:rsidR="004E694B" w:rsidRDefault="004E694B">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82410 \h </w:instrText>
      </w:r>
      <w:r>
        <w:rPr>
          <w:noProof/>
        </w:rPr>
      </w:r>
      <w:r>
        <w:rPr>
          <w:noProof/>
        </w:rPr>
        <w:fldChar w:fldCharType="separate"/>
      </w:r>
      <w:r>
        <w:rPr>
          <w:noProof/>
        </w:rPr>
        <w:t>85</w:t>
      </w:r>
      <w:r>
        <w:rPr>
          <w:noProof/>
        </w:rPr>
        <w:fldChar w:fldCharType="end"/>
      </w:r>
    </w:p>
    <w:p w14:paraId="1028593F" w14:textId="77777777" w:rsidR="004E694B" w:rsidRDefault="004E694B">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82411 \h </w:instrText>
      </w:r>
      <w:r>
        <w:rPr>
          <w:noProof/>
        </w:rPr>
      </w:r>
      <w:r>
        <w:rPr>
          <w:noProof/>
        </w:rPr>
        <w:fldChar w:fldCharType="separate"/>
      </w:r>
      <w:r>
        <w:rPr>
          <w:noProof/>
        </w:rPr>
        <w:t>86</w:t>
      </w:r>
      <w:r>
        <w:rPr>
          <w:noProof/>
        </w:rPr>
        <w:fldChar w:fldCharType="end"/>
      </w:r>
    </w:p>
    <w:p w14:paraId="76F48C8B" w14:textId="77777777" w:rsidR="004E694B" w:rsidRDefault="004E694B">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82412 \h </w:instrText>
      </w:r>
      <w:r>
        <w:rPr>
          <w:noProof/>
        </w:rPr>
      </w:r>
      <w:r>
        <w:rPr>
          <w:noProof/>
        </w:rPr>
        <w:fldChar w:fldCharType="separate"/>
      </w:r>
      <w:r>
        <w:rPr>
          <w:noProof/>
        </w:rPr>
        <w:t>89</w:t>
      </w:r>
      <w:r>
        <w:rPr>
          <w:noProof/>
        </w:rPr>
        <w:fldChar w:fldCharType="end"/>
      </w:r>
    </w:p>
    <w:p w14:paraId="1EC0955A" w14:textId="77777777" w:rsidR="004E694B" w:rsidRDefault="004E694B">
      <w:pPr>
        <w:pStyle w:val="TOC2"/>
        <w:tabs>
          <w:tab w:val="left" w:pos="769"/>
          <w:tab w:val="right" w:leader="dot" w:pos="9054"/>
        </w:tabs>
        <w:rPr>
          <w:smallCaps w:val="0"/>
          <w:noProof/>
          <w:sz w:val="24"/>
          <w:szCs w:val="24"/>
          <w:lang w:eastAsia="ja-JP"/>
        </w:rPr>
      </w:pPr>
      <w:r>
        <w:rPr>
          <w:noProof/>
        </w:rPr>
        <w:t>7.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82413 \h </w:instrText>
      </w:r>
      <w:r>
        <w:rPr>
          <w:noProof/>
        </w:rPr>
      </w:r>
      <w:r>
        <w:rPr>
          <w:noProof/>
        </w:rPr>
        <w:fldChar w:fldCharType="separate"/>
      </w:r>
      <w:r>
        <w:rPr>
          <w:noProof/>
        </w:rPr>
        <w:t>89</w:t>
      </w:r>
      <w:r>
        <w:rPr>
          <w:noProof/>
        </w:rPr>
        <w:fldChar w:fldCharType="end"/>
      </w:r>
    </w:p>
    <w:p w14:paraId="5D2E640D" w14:textId="77777777" w:rsidR="004E694B" w:rsidRDefault="004E694B">
      <w:pPr>
        <w:pStyle w:val="TOC2"/>
        <w:tabs>
          <w:tab w:val="left" w:pos="769"/>
          <w:tab w:val="right" w:leader="dot" w:pos="9054"/>
        </w:tabs>
        <w:rPr>
          <w:smallCaps w:val="0"/>
          <w:noProof/>
          <w:sz w:val="24"/>
          <w:szCs w:val="24"/>
          <w:lang w:eastAsia="ja-JP"/>
        </w:rPr>
      </w:pPr>
      <w:r>
        <w:rPr>
          <w:noProof/>
        </w:rPr>
        <w:t>7.2</w:t>
      </w:r>
      <w:r>
        <w:rPr>
          <w:smallCaps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882414 \h </w:instrText>
      </w:r>
      <w:r>
        <w:rPr>
          <w:noProof/>
        </w:rPr>
      </w:r>
      <w:r>
        <w:rPr>
          <w:noProof/>
        </w:rPr>
        <w:fldChar w:fldCharType="separate"/>
      </w:r>
      <w:r>
        <w:rPr>
          <w:noProof/>
        </w:rPr>
        <w:t>90</w:t>
      </w:r>
      <w:r>
        <w:rPr>
          <w:noProof/>
        </w:rPr>
        <w:fldChar w:fldCharType="end"/>
      </w:r>
    </w:p>
    <w:p w14:paraId="57C13611" w14:textId="77777777" w:rsidR="004E694B" w:rsidRDefault="004E694B">
      <w:pPr>
        <w:pStyle w:val="TOC2"/>
        <w:tabs>
          <w:tab w:val="left" w:pos="769"/>
          <w:tab w:val="right" w:leader="dot" w:pos="9054"/>
        </w:tabs>
        <w:rPr>
          <w:smallCaps w:val="0"/>
          <w:noProof/>
          <w:sz w:val="24"/>
          <w:szCs w:val="24"/>
          <w:lang w:eastAsia="ja-JP"/>
        </w:rPr>
      </w:pPr>
      <w:r>
        <w:rPr>
          <w:noProof/>
        </w:rPr>
        <w:t>7.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82415 \h </w:instrText>
      </w:r>
      <w:r>
        <w:rPr>
          <w:noProof/>
        </w:rPr>
      </w:r>
      <w:r>
        <w:rPr>
          <w:noProof/>
        </w:rPr>
        <w:fldChar w:fldCharType="separate"/>
      </w:r>
      <w:r>
        <w:rPr>
          <w:noProof/>
        </w:rPr>
        <w:t>91</w:t>
      </w:r>
      <w:r>
        <w:rPr>
          <w:noProof/>
        </w:rPr>
        <w:fldChar w:fldCharType="end"/>
      </w:r>
    </w:p>
    <w:p w14:paraId="2A4400DF" w14:textId="77777777" w:rsidR="004E694B" w:rsidRDefault="004E694B">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82416 \h </w:instrText>
      </w:r>
      <w:r>
        <w:rPr>
          <w:noProof/>
        </w:rPr>
      </w:r>
      <w:r>
        <w:rPr>
          <w:noProof/>
        </w:rPr>
        <w:fldChar w:fldCharType="separate"/>
      </w:r>
      <w:r>
        <w:rPr>
          <w:noProof/>
        </w:rPr>
        <w:t>93</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317F98E1" w14:textId="5755F39F" w:rsidR="00D535E4" w:rsidRDefault="00D535E4" w:rsidP="00D535E4">
      <w:r>
        <w:br w:type="page"/>
      </w:r>
    </w:p>
    <w:p w14:paraId="2059478E" w14:textId="77777777" w:rsidR="00DD57A5" w:rsidRDefault="00DD57A5" w:rsidP="00D535E4"/>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D42CF">
          <w:footerReference w:type="default" r:id="rId13"/>
          <w:pgSz w:w="11900" w:h="16840"/>
          <w:pgMar w:top="1418" w:right="1418" w:bottom="1418" w:left="1418" w:header="708" w:footer="708" w:gutter="0"/>
          <w:pgNumType w:fmt="upperRoman" w:start="1"/>
          <w:cols w:space="708"/>
          <w:docGrid w:linePitch="360"/>
        </w:sectPr>
      </w:pPr>
    </w:p>
    <w:p w14:paraId="409165C9" w14:textId="22B72293" w:rsidR="00E03453" w:rsidRDefault="00E03453" w:rsidP="00D535E4">
      <w:pPr>
        <w:pStyle w:val="Heading1"/>
      </w:pPr>
      <w:bookmarkStart w:id="3" w:name="_Toc228882325"/>
      <w:r>
        <w:t>Introduction</w:t>
      </w:r>
      <w:bookmarkEnd w:id="3"/>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4" w:name="_Toc228882326"/>
      <w:r>
        <w:t>Background</w:t>
      </w:r>
      <w:bookmarkEnd w:id="4"/>
    </w:p>
    <w:p w14:paraId="43D05C68" w14:textId="3709D4AD"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73CD9167"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Ro</w:t>
      </w:r>
      <w:r w:rsidR="00E73855">
        <w:t>ughly speaking it aims to make W</w:t>
      </w:r>
      <w:r>
        <w:t>eb sites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5" w:name="_Toc228882327"/>
      <w:r>
        <w:t>Web performance</w:t>
      </w:r>
      <w:bookmarkEnd w:id="5"/>
    </w:p>
    <w:p w14:paraId="6482A9AF" w14:textId="2A8C1403"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4B15F1" w:rsidRPr="00E02E52" w:rsidRDefault="004B15F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4B15F1" w:rsidRPr="00E02E52" w:rsidRDefault="004B15F1" w:rsidP="00E03453">
                            <w:pPr>
                              <w:pStyle w:val="Quote"/>
                              <w:rPr>
                                <w:sz w:val="22"/>
                                <w:szCs w:val="22"/>
                              </w:rPr>
                            </w:pPr>
                          </w:p>
                          <w:p w14:paraId="40BD28FD" w14:textId="77777777" w:rsidR="004B15F1" w:rsidRPr="00E02E52" w:rsidRDefault="004B15F1" w:rsidP="00E03453">
                            <w:pPr>
                              <w:pStyle w:val="Quote"/>
                              <w:numPr>
                                <w:ilvl w:val="0"/>
                                <w:numId w:val="1"/>
                              </w:numPr>
                              <w:rPr>
                                <w:sz w:val="22"/>
                                <w:szCs w:val="22"/>
                              </w:rPr>
                            </w:pPr>
                            <w:r w:rsidRPr="00E02E52">
                              <w:rPr>
                                <w:sz w:val="22"/>
                                <w:szCs w:val="22"/>
                              </w:rPr>
                              <w:t>Make fewer HTTP requests</w:t>
                            </w:r>
                          </w:p>
                          <w:p w14:paraId="33DA5916" w14:textId="77777777" w:rsidR="004B15F1" w:rsidRPr="00E02E52" w:rsidRDefault="004B15F1" w:rsidP="00E03453">
                            <w:pPr>
                              <w:pStyle w:val="Quote"/>
                              <w:numPr>
                                <w:ilvl w:val="0"/>
                                <w:numId w:val="1"/>
                              </w:numPr>
                              <w:rPr>
                                <w:sz w:val="22"/>
                                <w:szCs w:val="22"/>
                              </w:rPr>
                            </w:pPr>
                            <w:r w:rsidRPr="00E02E52">
                              <w:rPr>
                                <w:sz w:val="22"/>
                                <w:szCs w:val="22"/>
                              </w:rPr>
                              <w:t>Use a content delivery network</w:t>
                            </w:r>
                          </w:p>
                          <w:p w14:paraId="5A987F67" w14:textId="77777777" w:rsidR="004B15F1" w:rsidRPr="00E02E52" w:rsidRDefault="004B15F1" w:rsidP="00E03453">
                            <w:pPr>
                              <w:pStyle w:val="Quote"/>
                              <w:numPr>
                                <w:ilvl w:val="0"/>
                                <w:numId w:val="1"/>
                              </w:numPr>
                              <w:rPr>
                                <w:sz w:val="22"/>
                                <w:szCs w:val="22"/>
                              </w:rPr>
                            </w:pPr>
                            <w:r w:rsidRPr="00E02E52">
                              <w:rPr>
                                <w:sz w:val="22"/>
                                <w:szCs w:val="22"/>
                              </w:rPr>
                              <w:t>Add an Expires header</w:t>
                            </w:r>
                          </w:p>
                          <w:p w14:paraId="275C672A" w14:textId="77777777" w:rsidR="004B15F1" w:rsidRPr="00E02E52" w:rsidRDefault="004B15F1"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4B15F1" w:rsidRPr="00E02E52" w:rsidRDefault="004B15F1" w:rsidP="00E03453">
                            <w:pPr>
                              <w:pStyle w:val="Quote"/>
                              <w:numPr>
                                <w:ilvl w:val="0"/>
                                <w:numId w:val="1"/>
                              </w:numPr>
                              <w:rPr>
                                <w:sz w:val="22"/>
                                <w:szCs w:val="22"/>
                              </w:rPr>
                            </w:pPr>
                            <w:r w:rsidRPr="00E02E52">
                              <w:rPr>
                                <w:sz w:val="22"/>
                                <w:szCs w:val="22"/>
                              </w:rPr>
                              <w:t>Put style sheets at the top</w:t>
                            </w:r>
                          </w:p>
                          <w:p w14:paraId="3DDC2621" w14:textId="77777777" w:rsidR="004B15F1" w:rsidRPr="00E02E52" w:rsidRDefault="004B15F1" w:rsidP="00E03453">
                            <w:pPr>
                              <w:pStyle w:val="Quote"/>
                              <w:numPr>
                                <w:ilvl w:val="0"/>
                                <w:numId w:val="1"/>
                              </w:numPr>
                              <w:rPr>
                                <w:sz w:val="22"/>
                                <w:szCs w:val="22"/>
                              </w:rPr>
                            </w:pPr>
                            <w:r w:rsidRPr="00E02E52">
                              <w:rPr>
                                <w:sz w:val="22"/>
                                <w:szCs w:val="22"/>
                              </w:rPr>
                              <w:t>Put scripts at the bottom</w:t>
                            </w:r>
                          </w:p>
                          <w:p w14:paraId="41AF9B1A" w14:textId="77777777" w:rsidR="004B15F1" w:rsidRPr="00E02E52" w:rsidRDefault="004B15F1" w:rsidP="00E03453">
                            <w:pPr>
                              <w:pStyle w:val="Quote"/>
                              <w:numPr>
                                <w:ilvl w:val="0"/>
                                <w:numId w:val="1"/>
                              </w:numPr>
                              <w:rPr>
                                <w:sz w:val="22"/>
                                <w:szCs w:val="22"/>
                              </w:rPr>
                            </w:pPr>
                            <w:r w:rsidRPr="00E02E52">
                              <w:rPr>
                                <w:sz w:val="22"/>
                                <w:szCs w:val="22"/>
                              </w:rPr>
                              <w:t>Avoid CSS expressions</w:t>
                            </w:r>
                          </w:p>
                          <w:p w14:paraId="08DE097E" w14:textId="77777777" w:rsidR="004B15F1" w:rsidRPr="00E02E52" w:rsidRDefault="004B15F1" w:rsidP="00E03453">
                            <w:pPr>
                              <w:pStyle w:val="Quote"/>
                              <w:numPr>
                                <w:ilvl w:val="0"/>
                                <w:numId w:val="1"/>
                              </w:numPr>
                              <w:rPr>
                                <w:sz w:val="22"/>
                                <w:szCs w:val="22"/>
                              </w:rPr>
                            </w:pPr>
                            <w:r w:rsidRPr="00E02E52">
                              <w:rPr>
                                <w:sz w:val="22"/>
                                <w:szCs w:val="22"/>
                              </w:rPr>
                              <w:t>Make JavaScript and CSS external</w:t>
                            </w:r>
                          </w:p>
                          <w:p w14:paraId="491EE078" w14:textId="77777777" w:rsidR="004B15F1" w:rsidRPr="00E02E52" w:rsidRDefault="004B15F1" w:rsidP="00E03453">
                            <w:pPr>
                              <w:pStyle w:val="Quote"/>
                              <w:numPr>
                                <w:ilvl w:val="0"/>
                                <w:numId w:val="1"/>
                              </w:numPr>
                              <w:rPr>
                                <w:sz w:val="22"/>
                                <w:szCs w:val="22"/>
                              </w:rPr>
                            </w:pPr>
                            <w:r w:rsidRPr="00E02E52">
                              <w:rPr>
                                <w:sz w:val="22"/>
                                <w:szCs w:val="22"/>
                              </w:rPr>
                              <w:t>Reduce DNS lookups</w:t>
                            </w:r>
                          </w:p>
                          <w:p w14:paraId="40963030" w14:textId="77777777" w:rsidR="004B15F1" w:rsidRPr="00E02E52" w:rsidRDefault="004B15F1" w:rsidP="00E03453">
                            <w:pPr>
                              <w:pStyle w:val="Quote"/>
                              <w:numPr>
                                <w:ilvl w:val="0"/>
                                <w:numId w:val="1"/>
                              </w:numPr>
                              <w:rPr>
                                <w:sz w:val="22"/>
                                <w:szCs w:val="22"/>
                              </w:rPr>
                            </w:pPr>
                            <w:r w:rsidRPr="00E02E52">
                              <w:rPr>
                                <w:sz w:val="22"/>
                                <w:szCs w:val="22"/>
                              </w:rPr>
                              <w:t>Minify JavaScript</w:t>
                            </w:r>
                          </w:p>
                          <w:p w14:paraId="5CC37E0C" w14:textId="77777777" w:rsidR="004B15F1" w:rsidRPr="00E02E52" w:rsidRDefault="004B15F1" w:rsidP="00E03453">
                            <w:pPr>
                              <w:pStyle w:val="Quote"/>
                              <w:numPr>
                                <w:ilvl w:val="0"/>
                                <w:numId w:val="1"/>
                              </w:numPr>
                              <w:rPr>
                                <w:sz w:val="22"/>
                                <w:szCs w:val="22"/>
                              </w:rPr>
                            </w:pPr>
                            <w:r w:rsidRPr="00E02E52">
                              <w:rPr>
                                <w:sz w:val="22"/>
                                <w:szCs w:val="22"/>
                              </w:rPr>
                              <w:t>Avoid redirects</w:t>
                            </w:r>
                          </w:p>
                          <w:p w14:paraId="52C77FAE" w14:textId="77777777" w:rsidR="004B15F1" w:rsidRPr="00E02E52" w:rsidRDefault="004B15F1" w:rsidP="00E03453">
                            <w:pPr>
                              <w:pStyle w:val="Quote"/>
                              <w:numPr>
                                <w:ilvl w:val="0"/>
                                <w:numId w:val="1"/>
                              </w:numPr>
                              <w:rPr>
                                <w:sz w:val="22"/>
                                <w:szCs w:val="22"/>
                              </w:rPr>
                            </w:pPr>
                            <w:r w:rsidRPr="00E02E52">
                              <w:rPr>
                                <w:sz w:val="22"/>
                                <w:szCs w:val="22"/>
                              </w:rPr>
                              <w:t>Remove duplicate scripts</w:t>
                            </w:r>
                          </w:p>
                          <w:p w14:paraId="4A7A1093" w14:textId="77777777" w:rsidR="004B15F1" w:rsidRPr="00E02E52" w:rsidRDefault="004B15F1"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4B15F1" w:rsidRPr="00E02E52" w:rsidRDefault="004B15F1" w:rsidP="00E03453">
                            <w:pPr>
                              <w:pStyle w:val="Quote"/>
                              <w:numPr>
                                <w:ilvl w:val="0"/>
                                <w:numId w:val="1"/>
                              </w:numPr>
                              <w:rPr>
                                <w:sz w:val="22"/>
                                <w:szCs w:val="22"/>
                              </w:rPr>
                            </w:pPr>
                            <w:r w:rsidRPr="00E02E52">
                              <w:rPr>
                                <w:sz w:val="22"/>
                                <w:szCs w:val="22"/>
                              </w:rPr>
                              <w:t>Make Ajax cacheable</w:t>
                            </w:r>
                          </w:p>
                          <w:p w14:paraId="2C24A551" w14:textId="77777777" w:rsidR="004B15F1" w:rsidRPr="00E02E52" w:rsidRDefault="004B15F1" w:rsidP="00E03453">
                            <w:pPr>
                              <w:rPr>
                                <w:sz w:val="22"/>
                                <w:szCs w:val="22"/>
                              </w:rPr>
                            </w:pPr>
                          </w:p>
                          <w:p w14:paraId="14E6E547" w14:textId="77777777" w:rsidR="004B15F1" w:rsidRPr="00E02E52" w:rsidRDefault="004B15F1"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4B15F1" w:rsidRPr="00E02E52" w:rsidRDefault="004B15F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4B15F1" w:rsidRPr="00E02E52" w:rsidRDefault="004B15F1" w:rsidP="00E03453">
                      <w:pPr>
                        <w:pStyle w:val="Quote"/>
                        <w:rPr>
                          <w:sz w:val="22"/>
                          <w:szCs w:val="22"/>
                        </w:rPr>
                      </w:pPr>
                    </w:p>
                    <w:p w14:paraId="40BD28FD" w14:textId="77777777" w:rsidR="004B15F1" w:rsidRPr="00E02E52" w:rsidRDefault="004B15F1" w:rsidP="00E03453">
                      <w:pPr>
                        <w:pStyle w:val="Quote"/>
                        <w:numPr>
                          <w:ilvl w:val="0"/>
                          <w:numId w:val="1"/>
                        </w:numPr>
                        <w:rPr>
                          <w:sz w:val="22"/>
                          <w:szCs w:val="22"/>
                        </w:rPr>
                      </w:pPr>
                      <w:r w:rsidRPr="00E02E52">
                        <w:rPr>
                          <w:sz w:val="22"/>
                          <w:szCs w:val="22"/>
                        </w:rPr>
                        <w:t>Make fewer HTTP requests</w:t>
                      </w:r>
                    </w:p>
                    <w:p w14:paraId="33DA5916" w14:textId="77777777" w:rsidR="004B15F1" w:rsidRPr="00E02E52" w:rsidRDefault="004B15F1" w:rsidP="00E03453">
                      <w:pPr>
                        <w:pStyle w:val="Quote"/>
                        <w:numPr>
                          <w:ilvl w:val="0"/>
                          <w:numId w:val="1"/>
                        </w:numPr>
                        <w:rPr>
                          <w:sz w:val="22"/>
                          <w:szCs w:val="22"/>
                        </w:rPr>
                      </w:pPr>
                      <w:r w:rsidRPr="00E02E52">
                        <w:rPr>
                          <w:sz w:val="22"/>
                          <w:szCs w:val="22"/>
                        </w:rPr>
                        <w:t>Use a content delivery network</w:t>
                      </w:r>
                    </w:p>
                    <w:p w14:paraId="5A987F67" w14:textId="77777777" w:rsidR="004B15F1" w:rsidRPr="00E02E52" w:rsidRDefault="004B15F1" w:rsidP="00E03453">
                      <w:pPr>
                        <w:pStyle w:val="Quote"/>
                        <w:numPr>
                          <w:ilvl w:val="0"/>
                          <w:numId w:val="1"/>
                        </w:numPr>
                        <w:rPr>
                          <w:sz w:val="22"/>
                          <w:szCs w:val="22"/>
                        </w:rPr>
                      </w:pPr>
                      <w:r w:rsidRPr="00E02E52">
                        <w:rPr>
                          <w:sz w:val="22"/>
                          <w:szCs w:val="22"/>
                        </w:rPr>
                        <w:t>Add an Expires header</w:t>
                      </w:r>
                    </w:p>
                    <w:p w14:paraId="275C672A" w14:textId="77777777" w:rsidR="004B15F1" w:rsidRPr="00E02E52" w:rsidRDefault="004B15F1"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4B15F1" w:rsidRPr="00E02E52" w:rsidRDefault="004B15F1" w:rsidP="00E03453">
                      <w:pPr>
                        <w:pStyle w:val="Quote"/>
                        <w:numPr>
                          <w:ilvl w:val="0"/>
                          <w:numId w:val="1"/>
                        </w:numPr>
                        <w:rPr>
                          <w:sz w:val="22"/>
                          <w:szCs w:val="22"/>
                        </w:rPr>
                      </w:pPr>
                      <w:r w:rsidRPr="00E02E52">
                        <w:rPr>
                          <w:sz w:val="22"/>
                          <w:szCs w:val="22"/>
                        </w:rPr>
                        <w:t>Put style sheets at the top</w:t>
                      </w:r>
                    </w:p>
                    <w:p w14:paraId="3DDC2621" w14:textId="77777777" w:rsidR="004B15F1" w:rsidRPr="00E02E52" w:rsidRDefault="004B15F1" w:rsidP="00E03453">
                      <w:pPr>
                        <w:pStyle w:val="Quote"/>
                        <w:numPr>
                          <w:ilvl w:val="0"/>
                          <w:numId w:val="1"/>
                        </w:numPr>
                        <w:rPr>
                          <w:sz w:val="22"/>
                          <w:szCs w:val="22"/>
                        </w:rPr>
                      </w:pPr>
                      <w:r w:rsidRPr="00E02E52">
                        <w:rPr>
                          <w:sz w:val="22"/>
                          <w:szCs w:val="22"/>
                        </w:rPr>
                        <w:t>Put scripts at the bottom</w:t>
                      </w:r>
                    </w:p>
                    <w:p w14:paraId="41AF9B1A" w14:textId="77777777" w:rsidR="004B15F1" w:rsidRPr="00E02E52" w:rsidRDefault="004B15F1" w:rsidP="00E03453">
                      <w:pPr>
                        <w:pStyle w:val="Quote"/>
                        <w:numPr>
                          <w:ilvl w:val="0"/>
                          <w:numId w:val="1"/>
                        </w:numPr>
                        <w:rPr>
                          <w:sz w:val="22"/>
                          <w:szCs w:val="22"/>
                        </w:rPr>
                      </w:pPr>
                      <w:r w:rsidRPr="00E02E52">
                        <w:rPr>
                          <w:sz w:val="22"/>
                          <w:szCs w:val="22"/>
                        </w:rPr>
                        <w:t>Avoid CSS expressions</w:t>
                      </w:r>
                    </w:p>
                    <w:p w14:paraId="08DE097E" w14:textId="77777777" w:rsidR="004B15F1" w:rsidRPr="00E02E52" w:rsidRDefault="004B15F1" w:rsidP="00E03453">
                      <w:pPr>
                        <w:pStyle w:val="Quote"/>
                        <w:numPr>
                          <w:ilvl w:val="0"/>
                          <w:numId w:val="1"/>
                        </w:numPr>
                        <w:rPr>
                          <w:sz w:val="22"/>
                          <w:szCs w:val="22"/>
                        </w:rPr>
                      </w:pPr>
                      <w:r w:rsidRPr="00E02E52">
                        <w:rPr>
                          <w:sz w:val="22"/>
                          <w:szCs w:val="22"/>
                        </w:rPr>
                        <w:t>Make JavaScript and CSS external</w:t>
                      </w:r>
                    </w:p>
                    <w:p w14:paraId="491EE078" w14:textId="77777777" w:rsidR="004B15F1" w:rsidRPr="00E02E52" w:rsidRDefault="004B15F1" w:rsidP="00E03453">
                      <w:pPr>
                        <w:pStyle w:val="Quote"/>
                        <w:numPr>
                          <w:ilvl w:val="0"/>
                          <w:numId w:val="1"/>
                        </w:numPr>
                        <w:rPr>
                          <w:sz w:val="22"/>
                          <w:szCs w:val="22"/>
                        </w:rPr>
                      </w:pPr>
                      <w:r w:rsidRPr="00E02E52">
                        <w:rPr>
                          <w:sz w:val="22"/>
                          <w:szCs w:val="22"/>
                        </w:rPr>
                        <w:t>Reduce DNS lookups</w:t>
                      </w:r>
                    </w:p>
                    <w:p w14:paraId="40963030" w14:textId="77777777" w:rsidR="004B15F1" w:rsidRPr="00E02E52" w:rsidRDefault="004B15F1" w:rsidP="00E03453">
                      <w:pPr>
                        <w:pStyle w:val="Quote"/>
                        <w:numPr>
                          <w:ilvl w:val="0"/>
                          <w:numId w:val="1"/>
                        </w:numPr>
                        <w:rPr>
                          <w:sz w:val="22"/>
                          <w:szCs w:val="22"/>
                        </w:rPr>
                      </w:pPr>
                      <w:r w:rsidRPr="00E02E52">
                        <w:rPr>
                          <w:sz w:val="22"/>
                          <w:szCs w:val="22"/>
                        </w:rPr>
                        <w:t>Minify JavaScript</w:t>
                      </w:r>
                    </w:p>
                    <w:p w14:paraId="5CC37E0C" w14:textId="77777777" w:rsidR="004B15F1" w:rsidRPr="00E02E52" w:rsidRDefault="004B15F1" w:rsidP="00E03453">
                      <w:pPr>
                        <w:pStyle w:val="Quote"/>
                        <w:numPr>
                          <w:ilvl w:val="0"/>
                          <w:numId w:val="1"/>
                        </w:numPr>
                        <w:rPr>
                          <w:sz w:val="22"/>
                          <w:szCs w:val="22"/>
                        </w:rPr>
                      </w:pPr>
                      <w:r w:rsidRPr="00E02E52">
                        <w:rPr>
                          <w:sz w:val="22"/>
                          <w:szCs w:val="22"/>
                        </w:rPr>
                        <w:t>Avoid redirects</w:t>
                      </w:r>
                    </w:p>
                    <w:p w14:paraId="52C77FAE" w14:textId="77777777" w:rsidR="004B15F1" w:rsidRPr="00E02E52" w:rsidRDefault="004B15F1" w:rsidP="00E03453">
                      <w:pPr>
                        <w:pStyle w:val="Quote"/>
                        <w:numPr>
                          <w:ilvl w:val="0"/>
                          <w:numId w:val="1"/>
                        </w:numPr>
                        <w:rPr>
                          <w:sz w:val="22"/>
                          <w:szCs w:val="22"/>
                        </w:rPr>
                      </w:pPr>
                      <w:r w:rsidRPr="00E02E52">
                        <w:rPr>
                          <w:sz w:val="22"/>
                          <w:szCs w:val="22"/>
                        </w:rPr>
                        <w:t>Remove duplicate scripts</w:t>
                      </w:r>
                    </w:p>
                    <w:p w14:paraId="4A7A1093" w14:textId="77777777" w:rsidR="004B15F1" w:rsidRPr="00E02E52" w:rsidRDefault="004B15F1"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4B15F1" w:rsidRPr="00E02E52" w:rsidRDefault="004B15F1" w:rsidP="00E03453">
                      <w:pPr>
                        <w:pStyle w:val="Quote"/>
                        <w:numPr>
                          <w:ilvl w:val="0"/>
                          <w:numId w:val="1"/>
                        </w:numPr>
                        <w:rPr>
                          <w:sz w:val="22"/>
                          <w:szCs w:val="22"/>
                        </w:rPr>
                      </w:pPr>
                      <w:r w:rsidRPr="00E02E52">
                        <w:rPr>
                          <w:sz w:val="22"/>
                          <w:szCs w:val="22"/>
                        </w:rPr>
                        <w:t>Make Ajax cacheable</w:t>
                      </w:r>
                    </w:p>
                    <w:p w14:paraId="2C24A551" w14:textId="77777777" w:rsidR="004B15F1" w:rsidRPr="00E02E52" w:rsidRDefault="004B15F1" w:rsidP="00E03453">
                      <w:pPr>
                        <w:rPr>
                          <w:sz w:val="22"/>
                          <w:szCs w:val="22"/>
                        </w:rPr>
                      </w:pPr>
                    </w:p>
                    <w:p w14:paraId="14E6E547" w14:textId="77777777" w:rsidR="004B15F1" w:rsidRPr="00E02E52" w:rsidRDefault="004B15F1"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5ADB2C2C"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726416">
          <w:rPr>
            <w:noProof/>
          </w:rPr>
          <w:t>5</w:t>
        </w:r>
      </w:hyperlink>
      <w:r w:rsidR="00726416">
        <w:rPr>
          <w:noProof/>
        </w:rPr>
        <w:t>]</w:t>
      </w:r>
      <w:r w:rsidR="00726416">
        <w:fldChar w:fldCharType="end"/>
      </w:r>
      <w:r>
        <w:t xml:space="preserve">. She says that because of the limited system resources and bandwidth, we need to minimize connections and data across the network, images and other media by leveraging technologies such as </w:t>
      </w:r>
      <w:proofErr w:type="spellStart"/>
      <w:r>
        <w:t>LocalStorage</w:t>
      </w:r>
      <w:proofErr w:type="spellEnd"/>
      <w:r>
        <w:t xml:space="preserv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6" w:name="_Toc228882328"/>
      <w:r>
        <w:t>Making the back</w:t>
      </w:r>
      <w:r w:rsidR="00DB6848">
        <w:t xml:space="preserve"> </w:t>
      </w:r>
      <w:r>
        <w:t>end smarter</w:t>
      </w:r>
      <w:bookmarkEnd w:id="6"/>
    </w:p>
    <w:p w14:paraId="060D5022" w14:textId="62B3F4E5"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4B15F1" w:rsidRPr="00910CF9" w:rsidRDefault="004B15F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4B15F1" w:rsidRPr="00910CF9" w:rsidRDefault="004B15F1" w:rsidP="00E03453">
                            <w:pPr>
                              <w:rPr>
                                <w:sz w:val="22"/>
                                <w:szCs w:val="22"/>
                              </w:rPr>
                            </w:pPr>
                          </w:p>
                          <w:p w14:paraId="14390C3B" w14:textId="77777777" w:rsidR="004B15F1" w:rsidRPr="00910CF9" w:rsidRDefault="004B15F1"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4B15F1" w:rsidRPr="00910CF9" w:rsidRDefault="004B15F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4B15F1" w:rsidRPr="00910CF9" w:rsidRDefault="004B15F1" w:rsidP="00E03453">
                      <w:pPr>
                        <w:rPr>
                          <w:sz w:val="22"/>
                          <w:szCs w:val="22"/>
                        </w:rPr>
                      </w:pPr>
                    </w:p>
                    <w:p w14:paraId="14390C3B" w14:textId="77777777" w:rsidR="004B15F1" w:rsidRPr="00910CF9" w:rsidRDefault="004B15F1"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749858DD"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7" w:name="_Toc228882329"/>
      <w:r>
        <w:t>Future Friendly</w:t>
      </w:r>
      <w:bookmarkEnd w:id="7"/>
    </w:p>
    <w:p w14:paraId="7BB5D9E5" w14:textId="07D2C86C"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726416">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726416">
          <w:rPr>
            <w:noProof/>
          </w:rPr>
          <w:t>8</w:t>
        </w:r>
      </w:hyperlink>
      <w:r w:rsidR="00726416">
        <w:rPr>
          <w:noProof/>
        </w:rPr>
        <w:t xml:space="preserve">, </w:t>
      </w:r>
      <w:hyperlink w:anchor="_ENREF_9" w:tooltip="Wroblewski, 2013 #42" w:history="1">
        <w:r w:rsidR="00726416">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8" w:name="_Toc228882330"/>
      <w:r>
        <w:t>Thesis description</w:t>
      </w:r>
      <w:bookmarkEnd w:id="8"/>
    </w:p>
    <w:p w14:paraId="49E1B2CA" w14:textId="347B64B5"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35504E">
        <w:t xml:space="preserve">e feature detection” plugin for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9" w:name="_Toc228882331"/>
      <w:r>
        <w:t>Structure</w:t>
      </w:r>
      <w:bookmarkEnd w:id="9"/>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C830531"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D25D45">
        <w:t xml:space="preserve"> (C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10" w:name="_Toc228882332"/>
      <w:r>
        <w:t>Theory</w:t>
      </w:r>
      <w:bookmarkEnd w:id="10"/>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11" w:name="_Toc228882333"/>
      <w:r>
        <w:t>Technologies</w:t>
      </w:r>
      <w:bookmarkEnd w:id="11"/>
    </w:p>
    <w:p w14:paraId="55CEA178" w14:textId="77777777" w:rsidR="004966CE" w:rsidRDefault="004966CE" w:rsidP="00AD4835">
      <w:pPr>
        <w:pStyle w:val="Heading3"/>
        <w:spacing w:line="360" w:lineRule="auto"/>
        <w:jc w:val="both"/>
      </w:pPr>
      <w:bookmarkStart w:id="12" w:name="_Toc228882334"/>
      <w:r>
        <w:t>Hypertext Markup Language (HTML)</w:t>
      </w:r>
      <w:bookmarkEnd w:id="12"/>
    </w:p>
    <w:p w14:paraId="73156204" w14:textId="340D327B"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726416">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726416">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726416">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726416">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726416">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head&gt;</w:t>
                              </w:r>
                            </w:p>
                            <w:p w14:paraId="31B07D96"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body&gt;</w:t>
                              </w:r>
                            </w:p>
                            <w:p w14:paraId="61548158" w14:textId="77777777" w:rsidR="004B15F1" w:rsidRPr="000048F2" w:rsidRDefault="004B15F1"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4B15F1" w:rsidRDefault="004B15F1" w:rsidP="004966CE">
                              <w:pPr>
                                <w:pStyle w:val="Caption"/>
                              </w:pPr>
                              <w:bookmarkStart w:id="13" w:name="_Ref217458642"/>
                              <w:r>
                                <w:t xml:space="preserve">Code Snippet </w:t>
                              </w:r>
                              <w:fldSimple w:instr=" SEQ Code_Snippet \* ARABIC ">
                                <w:r>
                                  <w:rPr>
                                    <w:noProof/>
                                  </w:rPr>
                                  <w:t>1</w:t>
                                </w:r>
                              </w:fldSimple>
                              <w:bookmarkEnd w:id="13"/>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4B15F1" w:rsidRPr="000048F2" w:rsidRDefault="004B15F1"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head&gt;</w:t>
                        </w:r>
                      </w:p>
                      <w:p w14:paraId="31B07D96"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4B15F1" w:rsidRPr="000048F2" w:rsidRDefault="004B15F1" w:rsidP="004966CE">
                        <w:pPr>
                          <w:rPr>
                            <w:rFonts w:ascii="Consolas" w:hAnsi="Consolas"/>
                            <w:sz w:val="20"/>
                            <w:szCs w:val="20"/>
                          </w:rPr>
                        </w:pPr>
                        <w:r w:rsidRPr="000048F2">
                          <w:rPr>
                            <w:rFonts w:ascii="Consolas" w:hAnsi="Consolas"/>
                            <w:sz w:val="20"/>
                            <w:szCs w:val="20"/>
                          </w:rPr>
                          <w:t xml:space="preserve">  &lt;/body&gt;</w:t>
                        </w:r>
                      </w:p>
                      <w:p w14:paraId="61548158" w14:textId="77777777" w:rsidR="004B15F1" w:rsidRPr="000048F2" w:rsidRDefault="004B15F1"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4B15F1" w:rsidRDefault="004B15F1" w:rsidP="004966CE">
                        <w:pPr>
                          <w:pStyle w:val="Caption"/>
                        </w:pPr>
                        <w:bookmarkStart w:id="14" w:name="_Ref217458642"/>
                        <w:r>
                          <w:t xml:space="preserve">Code Snippet </w:t>
                        </w:r>
                        <w:fldSimple w:instr=" SEQ Code_Snippet \* ARABIC ">
                          <w:r>
                            <w:rPr>
                              <w:noProof/>
                            </w:rPr>
                            <w:t>1</w:t>
                          </w:r>
                        </w:fldSimple>
                        <w:bookmarkEnd w:id="14"/>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013983D"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39369AAE"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21570AC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w:t>
      </w:r>
      <w:r w:rsidR="00E9455E">
        <w:t>ily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5" w:name="_Toc228882335"/>
      <w:r>
        <w:t>Cascading Style Sheets (CSS)</w:t>
      </w:r>
      <w:bookmarkEnd w:id="15"/>
    </w:p>
    <w:p w14:paraId="494DCEB8" w14:textId="09BD5358"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726416">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proofErr w:type="gramStart"/>
      <w:r>
        <w:rPr>
          <w:i/>
        </w:rPr>
        <w:t>:</w:t>
      </w:r>
      <w:r w:rsidRPr="00390774">
        <w:rPr>
          <w:i/>
        </w:rPr>
        <w:t>hover</w:t>
      </w:r>
      <w:proofErr w:type="gramEnd"/>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4B15F1" w:rsidRDefault="004B15F1" w:rsidP="004966CE">
                              <w:pPr>
                                <w:pStyle w:val="Caption"/>
                                <w:rPr>
                                  <w:noProof/>
                                </w:rPr>
                              </w:pPr>
                              <w:bookmarkStart w:id="16" w:name="_Ref217458520"/>
                              <w:r>
                                <w:t xml:space="preserve">Code Snippet </w:t>
                              </w:r>
                              <w:fldSimple w:instr=" SEQ Code_Snippet \* ARABIC ">
                                <w:r>
                                  <w:rPr>
                                    <w:noProof/>
                                  </w:rPr>
                                  <w:t>2</w:t>
                                </w:r>
                              </w:fldSimple>
                              <w:bookmarkEnd w:id="16"/>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4B15F1" w:rsidRPr="00390774" w:rsidRDefault="004B15F1"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
                            <w:p w14:paraId="4C85DBB6" w14:textId="77777777" w:rsidR="004B15F1" w:rsidRPr="00390774" w:rsidRDefault="004B15F1" w:rsidP="004966CE">
                              <w:pPr>
                                <w:rPr>
                                  <w:rFonts w:ascii="Consolas" w:hAnsi="Consolas"/>
                                  <w:sz w:val="20"/>
                                  <w:szCs w:val="20"/>
                                </w:rPr>
                              </w:pPr>
                              <w:r w:rsidRPr="00390774">
                                <w:rPr>
                                  <w:rFonts w:ascii="Consolas" w:hAnsi="Consolas"/>
                                  <w:sz w:val="20"/>
                                  <w:szCs w:val="20"/>
                                </w:rPr>
                                <w:t>}</w:t>
                              </w:r>
                            </w:p>
                            <w:p w14:paraId="464AA19E"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4B15F1" w:rsidRDefault="004B15F1" w:rsidP="004966CE">
                        <w:pPr>
                          <w:pStyle w:val="Caption"/>
                          <w:rPr>
                            <w:noProof/>
                          </w:rPr>
                        </w:pPr>
                        <w:bookmarkStart w:id="17" w:name="_Ref217458520"/>
                        <w:r>
                          <w:t xml:space="preserve">Code Snippet </w:t>
                        </w:r>
                        <w:fldSimple w:instr=" SEQ Code_Snippet \* ARABIC ">
                          <w:r>
                            <w:rPr>
                              <w:noProof/>
                            </w:rPr>
                            <w:t>2</w:t>
                          </w:r>
                        </w:fldSimple>
                        <w:bookmarkEnd w:id="17"/>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4B15F1" w:rsidRPr="00390774" w:rsidRDefault="004B15F1"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
                      <w:p w14:paraId="4C85DBB6" w14:textId="77777777" w:rsidR="004B15F1" w:rsidRPr="00390774" w:rsidRDefault="004B15F1" w:rsidP="004966CE">
                        <w:pPr>
                          <w:rPr>
                            <w:rFonts w:ascii="Consolas" w:hAnsi="Consolas"/>
                            <w:sz w:val="20"/>
                            <w:szCs w:val="20"/>
                          </w:rPr>
                        </w:pPr>
                        <w:r w:rsidRPr="00390774">
                          <w:rPr>
                            <w:rFonts w:ascii="Consolas" w:hAnsi="Consolas"/>
                            <w:sz w:val="20"/>
                            <w:szCs w:val="20"/>
                          </w:rPr>
                          <w:t>}</w:t>
                        </w:r>
                      </w:p>
                      <w:p w14:paraId="464AA19E" w14:textId="77777777" w:rsidR="004B15F1" w:rsidRPr="00390774" w:rsidRDefault="004B15F1"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4B15F1" w:rsidRDefault="004B15F1" w:rsidP="004966CE">
                              <w:pPr>
                                <w:pStyle w:val="Caption"/>
                                <w:rPr>
                                  <w:noProof/>
                                </w:rPr>
                              </w:pPr>
                              <w:bookmarkStart w:id="18" w:name="_Ref217632998"/>
                              <w:r>
                                <w:t xml:space="preserve">Figure </w:t>
                              </w:r>
                              <w:fldSimple w:instr=" SEQ Figure \* ARABIC ">
                                <w:r>
                                  <w:rPr>
                                    <w:noProof/>
                                  </w:rPr>
                                  <w:t>1</w:t>
                                </w:r>
                              </w:fldSimple>
                              <w:bookmarkEnd w:id="18"/>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5lu6z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T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HmW7rP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5"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4B15F1" w:rsidRDefault="004B15F1" w:rsidP="004966CE">
                        <w:pPr>
                          <w:pStyle w:val="Caption"/>
                          <w:rPr>
                            <w:noProof/>
                          </w:rPr>
                        </w:pPr>
                        <w:bookmarkStart w:id="19" w:name="_Ref217632998"/>
                        <w:r>
                          <w:t xml:space="preserve">Figure </w:t>
                        </w:r>
                        <w:fldSimple w:instr=" SEQ Figure \* ARABIC ">
                          <w:r>
                            <w:rPr>
                              <w:noProof/>
                            </w:rPr>
                            <w:t>1</w:t>
                          </w:r>
                        </w:fldSimple>
                        <w:bookmarkEnd w:id="19"/>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4B15F1" w:rsidRPr="00803181" w:rsidRDefault="004B15F1" w:rsidP="004966CE">
                              <w:pPr>
                                <w:pStyle w:val="Caption"/>
                                <w:rPr>
                                  <w:noProof/>
                                </w:rPr>
                              </w:pPr>
                              <w:bookmarkStart w:id="20" w:name="_Ref217460113"/>
                              <w:r>
                                <w:t xml:space="preserve">Code Snippet </w:t>
                              </w:r>
                              <w:fldSimple w:instr=" SEQ Code_Snippet \* ARABIC ">
                                <w:r>
                                  <w:rPr>
                                    <w:noProof/>
                                  </w:rPr>
                                  <w:t>3</w:t>
                                </w:r>
                              </w:fldSimple>
                              <w:bookmarkEnd w:id="20"/>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4B15F1" w:rsidRPr="005E34CF" w:rsidRDefault="004B15F1"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4B15F1" w:rsidRDefault="004B15F1" w:rsidP="004966CE">
                              <w:pPr>
                                <w:rPr>
                                  <w:rFonts w:ascii="Consolas" w:hAnsi="Consolas"/>
                                  <w:sz w:val="20"/>
                                  <w:szCs w:val="20"/>
                                </w:rPr>
                              </w:pPr>
                              <w:r w:rsidRPr="005E34CF">
                                <w:rPr>
                                  <w:rFonts w:ascii="Consolas" w:hAnsi="Consolas"/>
                                  <w:sz w:val="20"/>
                                  <w:szCs w:val="20"/>
                                </w:rPr>
                                <w:t>}</w:t>
                              </w:r>
                            </w:p>
                            <w:p w14:paraId="2081FC24" w14:textId="77777777" w:rsidR="004B15F1" w:rsidRDefault="004B15F1"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4B15F1" w:rsidRPr="005E34CF" w:rsidRDefault="004B15F1" w:rsidP="004966CE">
                              <w:pPr>
                                <w:rPr>
                                  <w:rFonts w:ascii="Consolas" w:hAnsi="Consolas"/>
                                  <w:sz w:val="20"/>
                                  <w:szCs w:val="20"/>
                                </w:rPr>
                              </w:pPr>
                              <w:r>
                                <w:rPr>
                                  <w:rFonts w:ascii="Consolas" w:hAnsi="Consolas"/>
                                  <w:sz w:val="20"/>
                                  <w:szCs w:val="20"/>
                                </w:rPr>
                                <w:t>}</w:t>
                              </w:r>
                            </w:p>
                            <w:p w14:paraId="7389453F" w14:textId="77777777" w:rsidR="004B15F1" w:rsidRPr="005E34CF"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">
                <v:shape id="Text Box 11" o:spid="_x0000_s1039"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4B15F1" w:rsidRPr="00803181" w:rsidRDefault="004B15F1" w:rsidP="004966CE">
                        <w:pPr>
                          <w:pStyle w:val="Caption"/>
                          <w:rPr>
                            <w:noProof/>
                          </w:rPr>
                        </w:pPr>
                        <w:bookmarkStart w:id="21" w:name="_Ref217460113"/>
                        <w:r>
                          <w:t xml:space="preserve">Code Snippet </w:t>
                        </w:r>
                        <w:fldSimple w:instr=" SEQ Code_Snippet \* ARABIC ">
                          <w:r>
                            <w:rPr>
                              <w:noProof/>
                            </w:rPr>
                            <w:t>3</w:t>
                          </w:r>
                        </w:fldSimple>
                        <w:bookmarkEnd w:id="21"/>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4B15F1" w:rsidRPr="005E34CF" w:rsidRDefault="004B15F1" w:rsidP="004966C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1EEE5016"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37830CB2" w14:textId="77777777" w:rsidR="004B15F1" w:rsidRPr="005E34CF" w:rsidRDefault="004B15F1" w:rsidP="004966C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398AE50D" w14:textId="77777777" w:rsidR="004B15F1" w:rsidRDefault="004B15F1" w:rsidP="004966CE">
                        <w:pPr>
                          <w:rPr>
                            <w:rFonts w:ascii="Consolas" w:hAnsi="Consolas"/>
                            <w:sz w:val="20"/>
                            <w:szCs w:val="20"/>
                          </w:rPr>
                        </w:pPr>
                        <w:r w:rsidRPr="005E34CF">
                          <w:rPr>
                            <w:rFonts w:ascii="Consolas" w:hAnsi="Consolas"/>
                            <w:sz w:val="20"/>
                            <w:szCs w:val="20"/>
                          </w:rPr>
                          <w:t>}</w:t>
                        </w:r>
                      </w:p>
                      <w:p w14:paraId="2081FC24" w14:textId="77777777" w:rsidR="004B15F1" w:rsidRDefault="004B15F1" w:rsidP="004966C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35B2B171"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234E1704" w14:textId="77777777" w:rsidR="004B15F1" w:rsidRDefault="004B15F1" w:rsidP="004966C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05D5BB90" w14:textId="77777777" w:rsidR="004B15F1" w:rsidRPr="005E34CF" w:rsidRDefault="004B15F1" w:rsidP="004966CE">
                        <w:pPr>
                          <w:rPr>
                            <w:rFonts w:ascii="Consolas" w:hAnsi="Consolas"/>
                            <w:sz w:val="20"/>
                            <w:szCs w:val="20"/>
                          </w:rPr>
                        </w:pPr>
                        <w:r>
                          <w:rPr>
                            <w:rFonts w:ascii="Consolas" w:hAnsi="Consolas"/>
                            <w:sz w:val="20"/>
                            <w:szCs w:val="20"/>
                          </w:rPr>
                          <w:t>}</w:t>
                        </w:r>
                      </w:p>
                      <w:p w14:paraId="7389453F" w14:textId="77777777" w:rsidR="004B15F1" w:rsidRPr="005E34CF" w:rsidRDefault="004B15F1"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ly to a single element. CSS here specifies a priority scheme to determine which of the overlapping properties should take precedence. Th</w:t>
      </w:r>
      <w:r w:rsidRPr="00D07F14">
        <w:t>is cascade go</w:t>
      </w:r>
      <w:r>
        <w:t>es from most to least specific. So if for instance you have a rule set for anchors, “a”, and a rule set for anchors of the class “emphasized”, “</w:t>
      </w:r>
      <w:proofErr w:type="spellStart"/>
      <w:r>
        <w:t>a.emphasized</w:t>
      </w:r>
      <w:proofErr w:type="spellEnd"/>
      <w:r>
        <w:t>”, the properties in “</w:t>
      </w:r>
      <w:proofErr w:type="spellStart"/>
      <w:r>
        <w:t>a.emphasized</w:t>
      </w:r>
      <w:proofErr w:type="spellEnd"/>
      <w:r>
        <w:t xml:space="preserve">”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22" w:name="_Toc228882336"/>
      <w:r>
        <w:t>Media Queries</w:t>
      </w:r>
      <w:bookmarkEnd w:id="22"/>
    </w:p>
    <w:p w14:paraId="68CF555B" w14:textId="62626632"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726416">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726416">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4B15F1" w:rsidRPr="00334717" w:rsidRDefault="004B15F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4B15F1" w:rsidRDefault="004B15F1" w:rsidP="004966CE">
                              <w:pPr>
                                <w:pStyle w:val="Caption"/>
                                <w:rPr>
                                  <w:noProof/>
                                </w:rPr>
                              </w:pPr>
                              <w:bookmarkStart w:id="23" w:name="_Ref217460309"/>
                              <w:r>
                                <w:t xml:space="preserve">Code Snippet </w:t>
                              </w:r>
                              <w:fldSimple w:instr=" SEQ Code_Snippet \* ARABIC ">
                                <w:r>
                                  <w:rPr>
                                    <w:noProof/>
                                  </w:rPr>
                                  <w:t>4</w:t>
                                </w:r>
                              </w:fldSimple>
                              <w:bookmarkEnd w:id="23"/>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4B15F1" w:rsidRPr="00334717" w:rsidRDefault="004B15F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4B15F1" w:rsidRDefault="004B15F1" w:rsidP="004966CE">
                        <w:pPr>
                          <w:pStyle w:val="Caption"/>
                          <w:rPr>
                            <w:noProof/>
                          </w:rPr>
                        </w:pPr>
                        <w:bookmarkStart w:id="24" w:name="_Ref217460309"/>
                        <w:r>
                          <w:t xml:space="preserve">Code Snippet </w:t>
                        </w:r>
                        <w:fldSimple w:instr=" SEQ Code_Snippet \* ARABIC ">
                          <w:r>
                            <w:rPr>
                              <w:noProof/>
                            </w:rPr>
                            <w:t>4</w:t>
                          </w:r>
                        </w:fldSimple>
                        <w:bookmarkEnd w:id="24"/>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5" w:name="_Toc228882337"/>
      <w:r>
        <w:t>Fluid Grids</w:t>
      </w:r>
      <w:bookmarkEnd w:id="25"/>
    </w:p>
    <w:p w14:paraId="63D0DF98" w14:textId="42C55988"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w:t>
      </w:r>
      <w:proofErr w:type="spellStart"/>
      <w:r>
        <w:t>em</w:t>
      </w:r>
      <w:proofErr w:type="spellEnd"/>
      <w:r>
        <w:t xml:space="preserve"> is a unit of measurement that defines font size relative to the parent element’s default. Historically the </w:t>
      </w:r>
      <w:proofErr w:type="spellStart"/>
      <w:r>
        <w:t>em</w:t>
      </w:r>
      <w:proofErr w:type="spellEnd"/>
      <w:r>
        <w:t xml:space="preserve"> unit is named after the capital letter M and 1 </w:t>
      </w:r>
      <w:proofErr w:type="spellStart"/>
      <w:r>
        <w:t>em</w:t>
      </w:r>
      <w:proofErr w:type="spellEnd"/>
      <w:r>
        <w:t xml:space="preserve"> thus takes up the space of M </w:t>
      </w:r>
      <w:r w:rsidR="00726416">
        <w:fldChar w:fldCharType="begin"/>
      </w:r>
      <w:r w:rsidR="00726416">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726416">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726416">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726416">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726416">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726416">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4B15F1" w:rsidRDefault="004B15F1" w:rsidP="004966CE">
                              <w:pPr>
                                <w:pStyle w:val="Caption"/>
                                <w:rPr>
                                  <w:noProof/>
                                </w:rPr>
                              </w:pPr>
                              <w:bookmarkStart w:id="26" w:name="_Ref226187982"/>
                              <w:r>
                                <w:t xml:space="preserve">Figure </w:t>
                              </w:r>
                              <w:fldSimple w:instr=" SEQ Figure \* ARABIC ">
                                <w:r>
                                  <w:rPr>
                                    <w:noProof/>
                                  </w:rPr>
                                  <w:t>2</w:t>
                                </w:r>
                              </w:fldSimple>
                              <w:bookmarkEnd w:id="26"/>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B2Tg/9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8"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9"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4B15F1" w:rsidRDefault="004B15F1" w:rsidP="004966CE">
                        <w:pPr>
                          <w:pStyle w:val="Caption"/>
                          <w:rPr>
                            <w:noProof/>
                          </w:rPr>
                        </w:pPr>
                        <w:bookmarkStart w:id="27" w:name="_Ref226187982"/>
                        <w:r>
                          <w:t xml:space="preserve">Figure </w:t>
                        </w:r>
                        <w:fldSimple w:instr=" SEQ Figure \* ARABIC ">
                          <w:r>
                            <w:rPr>
                              <w:noProof/>
                            </w:rPr>
                            <w:t>2</w:t>
                          </w:r>
                        </w:fldSimple>
                        <w:bookmarkEnd w:id="27"/>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8" w:name="_Toc228882338"/>
      <w:r>
        <w:t>JavaScript (JS)</w:t>
      </w:r>
      <w:bookmarkEnd w:id="28"/>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630EAD26"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4B15F1" w:rsidRPr="006309D1" w:rsidRDefault="004B15F1"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4B15F1" w:rsidRPr="006309D1" w:rsidRDefault="004B15F1" w:rsidP="004966CE">
                              <w:pPr>
                                <w:rPr>
                                  <w:rFonts w:ascii="Consolas" w:hAnsi="Consolas"/>
                                  <w:sz w:val="20"/>
                                  <w:szCs w:val="20"/>
                                </w:rPr>
                              </w:pPr>
                              <w:r w:rsidRPr="006309D1">
                                <w:rPr>
                                  <w:rFonts w:ascii="Consolas" w:hAnsi="Consolas"/>
                                  <w:sz w:val="20"/>
                                  <w:szCs w:val="20"/>
                                </w:rPr>
                                <w:t>}</w:t>
                              </w:r>
                            </w:p>
                            <w:p w14:paraId="47D56DFD" w14:textId="77777777" w:rsidR="004B15F1" w:rsidRPr="006309D1" w:rsidRDefault="004B15F1"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4B15F1" w:rsidRPr="006309D1"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4B15F1" w:rsidRDefault="004B15F1"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L28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e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fsbCjk36AsNJanq6WeYycsPE1tz/37FNXSUnT9&#10;I4q6twA8k1yz9U86+w57uHeUvn94Hn0H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rC9vKQAwAAwAoAAA4AAAAAAAAAAAAA&#10;AAAALAIAAGRycy9lMm9Eb2MueG1sUEsBAi0AFAAGAAgAAAAhAE2xD2jcAAAABQEAAA8AAAAAAAAA&#10;AAAAAAAA6AUAAGRycy9kb3ducmV2LnhtbFBLBQYAAAAABAAEAPMAAADxBg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4B15F1" w:rsidRPr="006309D1" w:rsidRDefault="004B15F1"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4B15F1" w:rsidRPr="006309D1" w:rsidRDefault="004B15F1"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4B15F1" w:rsidRPr="006309D1" w:rsidRDefault="004B15F1" w:rsidP="004966CE">
                        <w:pPr>
                          <w:rPr>
                            <w:rFonts w:ascii="Consolas" w:hAnsi="Consolas"/>
                            <w:sz w:val="20"/>
                            <w:szCs w:val="20"/>
                          </w:rPr>
                        </w:pPr>
                        <w:r w:rsidRPr="006309D1">
                          <w:rPr>
                            <w:rFonts w:ascii="Consolas" w:hAnsi="Consolas"/>
                            <w:sz w:val="20"/>
                            <w:szCs w:val="20"/>
                          </w:rPr>
                          <w:t>}</w:t>
                        </w:r>
                      </w:p>
                      <w:p w14:paraId="47D56DFD" w14:textId="77777777" w:rsidR="004B15F1" w:rsidRPr="006309D1" w:rsidRDefault="004B15F1"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4B15F1" w:rsidRPr="006309D1" w:rsidRDefault="004B15F1"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4B15F1" w:rsidRPr="006309D1" w:rsidRDefault="004B15F1"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4B15F1" w:rsidRDefault="004B15F1"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55C5EE8D" w:rsidR="004966CE" w:rsidRDefault="004966CE" w:rsidP="00AD4835">
      <w:pPr>
        <w:spacing w:line="360" w:lineRule="auto"/>
        <w:jc w:val="both"/>
      </w:pPr>
      <w:r>
        <w:t xml:space="preserve">JavaScript was standardized as ECMAScript in 1997 </w:t>
      </w:r>
      <w:r w:rsidR="00726416">
        <w:fldChar w:fldCharType="begin"/>
      </w:r>
      <w:r w:rsidR="00726416">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726416">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22C36A97"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9" w:name="_Toc228882339"/>
      <w:r>
        <w:t>Polyfills and Shims</w:t>
      </w:r>
      <w:bookmarkEnd w:id="29"/>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7EBE319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726416">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726416">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30" w:name="_Toc228882340"/>
      <w:r>
        <w:t>Java</w:t>
      </w:r>
      <w:bookmarkEnd w:id="30"/>
    </w:p>
    <w:p w14:paraId="7289B67D" w14:textId="5A08B5DD"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726416">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726416">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726416">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328D8DA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726416">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726416">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4B15F1" w:rsidRPr="00DD6F1C" w:rsidRDefault="004B15F1" w:rsidP="004966CE">
                              <w:pPr>
                                <w:jc w:val="both"/>
                                <w:rPr>
                                  <w:rFonts w:ascii="Consolas" w:hAnsi="Consolas"/>
                                </w:rPr>
                              </w:pPr>
                              <w:r w:rsidRPr="00DD6F1C">
                                <w:rPr>
                                  <w:rFonts w:ascii="Consolas" w:hAnsi="Consolas"/>
                                  <w:sz w:val="20"/>
                                  <w:szCs w:val="20"/>
                                </w:rPr>
                                <w:t>}</w:t>
                              </w:r>
                            </w:p>
                            <w:p w14:paraId="11A5C69D" w14:textId="77777777" w:rsidR="004B15F1" w:rsidRPr="00DD6F1C" w:rsidRDefault="004B15F1"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4B15F1" w:rsidRDefault="004B15F1" w:rsidP="004966CE">
                              <w:pPr>
                                <w:pStyle w:val="Caption"/>
                                <w:rPr>
                                  <w:noProof/>
                                </w:rPr>
                              </w:pPr>
                              <w:bookmarkStart w:id="31" w:name="_Ref221354630"/>
                              <w:r>
                                <w:t xml:space="preserve">Code Snippet </w:t>
                              </w:r>
                              <w:fldSimple w:instr=" SEQ Code_Snippet \* ARABIC ">
                                <w:r>
                                  <w:rPr>
                                    <w:noProof/>
                                  </w:rPr>
                                  <w:t>6</w:t>
                                </w:r>
                              </w:fldSimple>
                              <w:bookmarkEnd w:id="31"/>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aXBY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IXWlwWJAwAAwAoAAA4AAAAAAAAAAAAAAAAALAIA&#10;AGRycy9lMm9Eb2MueG1sUEsBAi0AFAAGAAgAAAAhAG6g6rLdAAAACAEAAA8AAAAAAAAAAAAAAAAA&#10;4QUAAGRycy9kb3ducmV2LnhtbFBLBQYAAAAABAAEAPMAAADrBg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4B15F1" w:rsidRPr="00DD6F1C" w:rsidRDefault="004B15F1"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4B15F1" w:rsidRPr="00DD6F1C" w:rsidRDefault="004B15F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4B15F1" w:rsidRPr="00DD6F1C" w:rsidRDefault="004B15F1" w:rsidP="004966CE">
                        <w:pPr>
                          <w:jc w:val="both"/>
                          <w:rPr>
                            <w:rFonts w:ascii="Consolas" w:hAnsi="Consolas"/>
                          </w:rPr>
                        </w:pPr>
                        <w:r w:rsidRPr="00DD6F1C">
                          <w:rPr>
                            <w:rFonts w:ascii="Consolas" w:hAnsi="Consolas"/>
                            <w:sz w:val="20"/>
                            <w:szCs w:val="20"/>
                          </w:rPr>
                          <w:t>}</w:t>
                        </w:r>
                      </w:p>
                      <w:p w14:paraId="11A5C69D" w14:textId="77777777" w:rsidR="004B15F1" w:rsidRPr="00DD6F1C" w:rsidRDefault="004B15F1"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4B15F1" w:rsidRDefault="004B15F1" w:rsidP="004966CE">
                        <w:pPr>
                          <w:pStyle w:val="Caption"/>
                          <w:rPr>
                            <w:noProof/>
                          </w:rPr>
                        </w:pPr>
                        <w:bookmarkStart w:id="32" w:name="_Ref221354630"/>
                        <w:r>
                          <w:t xml:space="preserve">Code Snippet </w:t>
                        </w:r>
                        <w:fldSimple w:instr=" SEQ Code_Snippet \* ARABIC ">
                          <w:r>
                            <w:rPr>
                              <w:noProof/>
                            </w:rPr>
                            <w:t>6</w:t>
                          </w:r>
                        </w:fldSimple>
                        <w:bookmarkEnd w:id="32"/>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3" w:name="_Toc228882341"/>
      <w:r>
        <w:t>Spring Framework</w:t>
      </w:r>
      <w:bookmarkEnd w:id="33"/>
    </w:p>
    <w:p w14:paraId="07CC646E" w14:textId="5812FB5E" w:rsidR="004966CE" w:rsidRDefault="004966CE" w:rsidP="00AD4835">
      <w:pPr>
        <w:spacing w:line="360" w:lineRule="auto"/>
        <w:jc w:val="both"/>
      </w:pPr>
      <w:r>
        <w:t>Spring is an open-source application framework and Inversion of Control (</w:t>
      </w:r>
      <w:proofErr w:type="spellStart"/>
      <w:r>
        <w:t>IoC</w:t>
      </w:r>
      <w:proofErr w:type="spellEnd"/>
      <w:r>
        <w:t>)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726416">
          <w:rPr>
            <w:noProof/>
          </w:rPr>
          <w:t>24</w:t>
        </w:r>
      </w:hyperlink>
      <w:r w:rsidR="00726416">
        <w:rPr>
          <w:noProof/>
        </w:rPr>
        <w:t>]</w:t>
      </w:r>
      <w:r w:rsidR="0072641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4" w:name="_Toc228882342"/>
      <w:r>
        <w:t>Concepts</w:t>
      </w:r>
      <w:bookmarkEnd w:id="34"/>
    </w:p>
    <w:p w14:paraId="58D07D35" w14:textId="77777777" w:rsidR="004966CE" w:rsidRDefault="004966CE" w:rsidP="00AD4835">
      <w:pPr>
        <w:pStyle w:val="Heading3"/>
        <w:spacing w:line="360" w:lineRule="auto"/>
        <w:jc w:val="both"/>
      </w:pPr>
      <w:bookmarkStart w:id="35" w:name="_Toc228882343"/>
      <w:r>
        <w:t>Progressive Enhancement and Graceful Degradation</w:t>
      </w:r>
      <w:bookmarkEnd w:id="35"/>
      <w:r>
        <w:t xml:space="preserve"> </w:t>
      </w:r>
    </w:p>
    <w:p w14:paraId="51604507" w14:textId="1F3E725B"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726416">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726416">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6" w:name="_Toc228882344"/>
      <w:r>
        <w:t>Web Content Management Systems (WCMS)</w:t>
      </w:r>
      <w:bookmarkEnd w:id="36"/>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0B68455B"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t>
      </w:r>
      <w:proofErr w:type="spellStart"/>
      <w:r>
        <w:t>WordPress</w:t>
      </w:r>
      <w:proofErr w:type="spellEnd"/>
      <w:r>
        <w:t xml:space="preserve">, </w:t>
      </w:r>
      <w:proofErr w:type="spellStart"/>
      <w:r>
        <w:t>Joomla</w:t>
      </w:r>
      <w:proofErr w:type="spellEnd"/>
      <w:r>
        <w:t xml:space="preserve">! </w:t>
      </w:r>
      <w:proofErr w:type="gramStart"/>
      <w:r>
        <w:t>and</w:t>
      </w:r>
      <w:proofErr w:type="gramEnd"/>
      <w:r>
        <w:t xml:space="preserve">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7" w:name="_Toc228882345"/>
      <w:r>
        <w:t>Responsive Web Design (RWD)</w:t>
      </w:r>
      <w:bookmarkEnd w:id="37"/>
    </w:p>
    <w:p w14:paraId="6608CFC3" w14:textId="475FF968"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C9F92D6"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2BA302FC"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726416">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8" w:name="_Toc228882346"/>
      <w:r>
        <w:t>Mobile First</w:t>
      </w:r>
      <w:bookmarkEnd w:id="38"/>
    </w:p>
    <w:p w14:paraId="32EBF411" w14:textId="596F8E91"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7C5CB654"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proofErr w:type="gramStart"/>
      <w:r w:rsidRPr="0038389B">
        <w:t>!</w:t>
      </w:r>
      <w:r>
        <w:t>,</w:t>
      </w:r>
      <w:proofErr w:type="gramEnd"/>
      <w:r w:rsidRPr="0038389B">
        <w:t xml:space="preserve"> Luke Wroblewski suggests that attacking the problem from the opposite direction might be the way to go</w:t>
      </w:r>
      <w:r>
        <w:t xml:space="preserve">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317C8893"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9" w:name="_Toc228882347"/>
      <w:r>
        <w:t>Device Detection</w:t>
      </w:r>
      <w:bookmarkEnd w:id="39"/>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40" w:name="_Toc228882348"/>
      <w:r>
        <w:t>Device Description Repositories (DDR)</w:t>
      </w:r>
      <w:bookmarkEnd w:id="40"/>
    </w:p>
    <w:p w14:paraId="44567466" w14:textId="27336FCE"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726416">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726416">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xml:space="preserve">. These kinds of systems have existed since before the DDWG started work on a standard, though. WURFL, for instance, was released in 2001 </w:t>
      </w:r>
      <w:r w:rsidR="00726416">
        <w:rPr>
          <w:lang w:eastAsia="x-none"/>
        </w:rPr>
        <w:fldChar w:fldCharType="begin"/>
      </w:r>
      <w:r w:rsidR="00726416">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726416">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726416">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726416">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4B15F1" w:rsidRPr="00042FD9" w:rsidRDefault="004B15F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4B15F1" w:rsidRPr="00042FD9"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4B15F1" w:rsidRDefault="004B15F1" w:rsidP="004966CE">
                              <w:pPr>
                                <w:pStyle w:val="Caption"/>
                                <w:rPr>
                                  <w:noProof/>
                                </w:rPr>
                              </w:pPr>
                              <w:bookmarkStart w:id="41" w:name="_Ref228687146"/>
                              <w:r>
                                <w:t xml:space="preserve">Code Snippet </w:t>
                              </w:r>
                              <w:fldSimple w:instr=" SEQ Code_Snippet \* ARABIC ">
                                <w:r>
                                  <w:rPr>
                                    <w:noProof/>
                                  </w:rPr>
                                  <w:t>7</w:t>
                                </w:r>
                              </w:fldSimple>
                              <w:bookmarkEnd w:id="41"/>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b2cKYYDAAC8CgAADgAAAGRycy9lMm9Eb2MueG1s3FZNb9s4EL0v0P9A8O5IcmQ7EaIUqrMOFgia&#10;YJNFzjRFWUIpkkvSkdLF/vcdkpLyiWKbAi3ai0wOZ4acx3nPPHnftxzdMW0aKXKcHMQYMUFl2Yhd&#10;jv+62cyOMD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4B15F1" w:rsidRPr="00042FD9" w:rsidRDefault="004B15F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4B15F1" w:rsidRPr="00042FD9" w:rsidRDefault="004B15F1"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4B15F1" w:rsidRDefault="004B15F1" w:rsidP="004966CE">
                        <w:pPr>
                          <w:pStyle w:val="Caption"/>
                          <w:rPr>
                            <w:noProof/>
                          </w:rPr>
                        </w:pPr>
                        <w:bookmarkStart w:id="42" w:name="_Ref228687146"/>
                        <w:r>
                          <w:t xml:space="preserve">Code Snippet </w:t>
                        </w:r>
                        <w:fldSimple w:instr=" SEQ Code_Snippet \* ARABIC ">
                          <w:r>
                            <w:rPr>
                              <w:noProof/>
                            </w:rPr>
                            <w:t>7</w:t>
                          </w:r>
                        </w:fldSimple>
                        <w:bookmarkEnd w:id="42"/>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9347E4">
        <w:t xml:space="preserve">Code Snippet </w:t>
      </w:r>
      <w:r w:rsidR="009347E4">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3" w:name="_Toc228882349"/>
      <w:r>
        <w:t>Client-Side feature detection</w:t>
      </w:r>
      <w:bookmarkEnd w:id="43"/>
    </w:p>
    <w:p w14:paraId="479CD147" w14:textId="191F9D84" w:rsidR="004966CE" w:rsidRDefault="004966CE" w:rsidP="00AD4835">
      <w:pPr>
        <w:spacing w:line="360" w:lineRule="auto"/>
        <w:jc w:val="both"/>
      </w:pPr>
      <w:r>
        <w:t>While the most common form of device detection is done s</w:t>
      </w:r>
      <w:r w:rsidR="00EA43F0">
        <w:t>erver side, as mentioned above,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77777777" w:rsidR="004966CE" w:rsidRPr="00F67182" w:rsidRDefault="004966CE" w:rsidP="00AD4835">
      <w:pPr>
        <w:pStyle w:val="Heading3"/>
        <w:spacing w:line="360" w:lineRule="auto"/>
        <w:jc w:val="both"/>
      </w:pPr>
      <w:bookmarkStart w:id="44" w:name="_Toc228882350"/>
      <w:r w:rsidRPr="00F67182">
        <w:t>RESS: Responsive Design + Server Side Components</w:t>
      </w:r>
      <w:bookmarkEnd w:id="44"/>
    </w:p>
    <w:p w14:paraId="241E4DE3" w14:textId="66C45D64"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12600DE6"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6D240A3C"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5" w:name="_Toc228882351"/>
      <w:r>
        <w:t>Related work</w:t>
      </w:r>
      <w:bookmarkEnd w:id="45"/>
    </w:p>
    <w:p w14:paraId="00A21F93" w14:textId="77777777" w:rsidR="004966CE" w:rsidRPr="00F67182" w:rsidRDefault="004966CE" w:rsidP="00AD4835">
      <w:pPr>
        <w:pStyle w:val="Heading3"/>
        <w:spacing w:line="360" w:lineRule="auto"/>
        <w:jc w:val="both"/>
      </w:pPr>
      <w:bookmarkStart w:id="46" w:name="_Toc228882352"/>
      <w:r>
        <w:t xml:space="preserve">RESS with </w:t>
      </w:r>
      <w:r w:rsidRPr="00F67182">
        <w:t>Detector</w:t>
      </w:r>
      <w:bookmarkEnd w:id="46"/>
    </w:p>
    <w:p w14:paraId="66A1FC27" w14:textId="0AE07266"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726416">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726416">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06888D7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w:t>
      </w:r>
      <w:proofErr w:type="spellStart"/>
      <w:r>
        <w:rPr>
          <w:lang w:eastAsia="x-none"/>
        </w:rPr>
        <w:t>ua-parser.php</w:t>
      </w:r>
      <w:proofErr w:type="spellEnd"/>
      <w:r>
        <w:rPr>
          <w:lang w:eastAsia="x-none"/>
        </w:rPr>
        <w:t xml:space="preserve">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35585C90"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726416">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726416">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67A3123A" w:rsidR="004B15F1" w:rsidRDefault="004B15F1"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4B15F1" w:rsidRPr="00663B0C" w:rsidRDefault="004B15F1"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4B15F1" w:rsidRDefault="004B15F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4B15F1" w:rsidRPr="00663B0C" w:rsidRDefault="004B15F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4B15F1" w:rsidRPr="00663B0C"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4B15F1" w:rsidRPr="00646D23" w:rsidRDefault="004B15F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4B15F1" w:rsidRDefault="004B15F1" w:rsidP="004966CE">
                              <w:pPr>
                                <w:pStyle w:val="Caption"/>
                                <w:rPr>
                                  <w:noProof/>
                                </w:rPr>
                              </w:pPr>
                              <w:bookmarkStart w:id="47" w:name="_Ref217718608"/>
                              <w:r>
                                <w:t xml:space="preserve">Code Snippet </w:t>
                              </w:r>
                              <w:fldSimple w:instr=" SEQ Code_Snippet \* ARABIC ">
                                <w:r>
                                  <w:rPr>
                                    <w:noProof/>
                                  </w:rPr>
                                  <w:t>8</w:t>
                                </w:r>
                              </w:fldSimple>
                              <w:bookmarkEnd w:id="47"/>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4B15F1" w:rsidRDefault="004B15F1" w:rsidP="004966CE">
                              <w:pPr>
                                <w:pStyle w:val="Caption"/>
                                <w:rPr>
                                  <w:noProof/>
                                </w:rPr>
                              </w:pPr>
                              <w:bookmarkStart w:id="48" w:name="_Ref217718632"/>
                              <w:r>
                                <w:t xml:space="preserve">Figure </w:t>
                              </w:r>
                              <w:fldSimple w:instr=" SEQ Figure \* ARABIC ">
                                <w:r>
                                  <w:rPr>
                                    <w:noProof/>
                                  </w:rPr>
                                  <w:t>3</w:t>
                                </w:r>
                              </w:fldSimple>
                              <w:bookmarkEnd w:id="48"/>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67A3123A" w:rsidR="004B15F1" w:rsidRDefault="004B15F1"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4B15F1" w:rsidRPr="00663B0C" w:rsidRDefault="004B15F1"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4B15F1" w:rsidRPr="00663B0C" w:rsidRDefault="004B15F1"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4B15F1" w:rsidRDefault="004B15F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4B15F1" w:rsidRPr="00663B0C" w:rsidRDefault="004B15F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4B15F1" w:rsidRPr="00663B0C" w:rsidRDefault="004B15F1"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4B15F1" w:rsidRPr="00646D23" w:rsidRDefault="004B15F1"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4B15F1" w:rsidRPr="00646D23" w:rsidRDefault="004B15F1"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4B15F1" w:rsidRPr="00646D23" w:rsidRDefault="004B15F1"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4B15F1" w:rsidRDefault="004B15F1" w:rsidP="004966CE">
                        <w:pPr>
                          <w:pStyle w:val="Caption"/>
                          <w:rPr>
                            <w:noProof/>
                          </w:rPr>
                        </w:pPr>
                        <w:bookmarkStart w:id="49" w:name="_Ref217718608"/>
                        <w:r>
                          <w:t xml:space="preserve">Code Snippet </w:t>
                        </w:r>
                        <w:fldSimple w:instr=" SEQ Code_Snippet \* ARABIC ">
                          <w:r>
                            <w:rPr>
                              <w:noProof/>
                            </w:rPr>
                            <w:t>8</w:t>
                          </w:r>
                        </w:fldSimple>
                        <w:bookmarkEnd w:id="49"/>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4B15F1" w:rsidRDefault="004B15F1" w:rsidP="004966CE">
                        <w:pPr>
                          <w:pStyle w:val="Caption"/>
                          <w:rPr>
                            <w:noProof/>
                          </w:rPr>
                        </w:pPr>
                        <w:bookmarkStart w:id="50" w:name="_Ref217718632"/>
                        <w:r>
                          <w:t xml:space="preserve">Figure </w:t>
                        </w:r>
                        <w:fldSimple w:instr=" SEQ Figure \* ARABIC ">
                          <w:r>
                            <w:rPr>
                              <w:noProof/>
                            </w:rPr>
                            <w:t>3</w:t>
                          </w:r>
                        </w:fldSimple>
                        <w:bookmarkEnd w:id="50"/>
                        <w:r>
                          <w:t>: File hierarchy for Mustache partials in the Detector system.</w:t>
                        </w:r>
                      </w:p>
                    </w:txbxContent>
                  </v:textbox>
                </v:shape>
                <w10:wrap type="topAndBottom" anchorx="margin"/>
              </v:group>
            </w:pict>
          </mc:Fallback>
        </mc:AlternateContent>
      </w:r>
    </w:p>
    <w:p w14:paraId="39C04ACB" w14:textId="17AC4BCF"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726416">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s useful and visible to the user; skipping all the fluff that i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D88146F"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726416">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726416">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726416">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726416">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51" w:name="_Toc228882353"/>
      <w:r>
        <w:t>Summary</w:t>
      </w:r>
      <w:bookmarkEnd w:id="51"/>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52" w:name="_Toc228882354"/>
      <w:r>
        <w:t>Enonic CMS</w:t>
      </w:r>
      <w:bookmarkEnd w:id="52"/>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3" w:name="_Toc228882355"/>
      <w:r>
        <w:t>Background</w:t>
      </w:r>
      <w:bookmarkEnd w:id="53"/>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w:t>
      </w:r>
      <w:proofErr w:type="gramStart"/>
      <w:r w:rsidR="004966CE">
        <w:t>Spring</w:t>
      </w:r>
      <w:proofErr w:type="gramEnd"/>
      <w:r w:rsidR="004966CE">
        <w:t xml:space="preserve">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695E394E"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726416">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726416">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AA2D7C3"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726416">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726416">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4" w:name="_Toc228882356"/>
      <w:r>
        <w:t>Datasources</w:t>
      </w:r>
      <w:bookmarkEnd w:id="54"/>
    </w:p>
    <w:p w14:paraId="3AC4C7BA" w14:textId="045995AF"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726416">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726416">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4B15F1" w:rsidRDefault="004B15F1"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4B15F1" w:rsidRPr="002200BD" w:rsidRDefault="004B15F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4B15F1" w:rsidRDefault="004B15F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4B15F1" w:rsidRDefault="004B15F1"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4B15F1" w:rsidRPr="002200BD" w:rsidRDefault="004B15F1"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4B15F1" w:rsidRDefault="004B15F1"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4m41RJsDAAC9&#10;CgAADgAAAAAAAAAAAAAAAAAsAgAAZHJzL2Uyb0RvYy54bWxQSwECLQAUAAYACAAAACEANsAIkd8A&#10;AAAHAQAADwAAAAAAAAAAAAAAAADzBQAAZHJzL2Rvd25yZXYueG1sUEsFBgAAAAAEAAQA8wAAAP8G&#10;A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4B15F1" w:rsidRDefault="004B15F1"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4B15F1" w:rsidRPr="002200BD" w:rsidRDefault="004B15F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4B15F1" w:rsidRPr="002200BD" w:rsidRDefault="004B15F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4B15F1" w:rsidRDefault="004B15F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4B15F1" w:rsidRDefault="004B15F1"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4B15F1" w:rsidRPr="002200BD" w:rsidRDefault="004B15F1"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4B15F1" w:rsidRDefault="004B15F1"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w:t>
      </w:r>
      <w:proofErr w:type="spellStart"/>
      <w:r>
        <w:t>Java.el</w:t>
      </w:r>
      <w:proofErr w:type="spellEnd"/>
      <w:r>
        <w:t>)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5" w:name="_Toc228882357"/>
      <w:r>
        <w:t>Device Detection and Classification</w:t>
      </w:r>
      <w:bookmarkEnd w:id="55"/>
    </w:p>
    <w:p w14:paraId="366EE5EC" w14:textId="5F45FC65" w:rsidR="004966CE" w:rsidRDefault="004966CE" w:rsidP="00AD4835">
      <w:pPr>
        <w:spacing w:line="360" w:lineRule="auto"/>
        <w:jc w:val="both"/>
      </w:pPr>
      <w:r>
        <w:t xml:space="preserve">Enonic CMS supports device detection on the server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6" w:name="_Toc228882358"/>
      <w:r>
        <w:t>Plugins</w:t>
      </w:r>
      <w:bookmarkEnd w:id="56"/>
    </w:p>
    <w:p w14:paraId="7A66B03D" w14:textId="676716ED" w:rsidR="004966CE" w:rsidRDefault="004966CE" w:rsidP="00AD4835">
      <w:pPr>
        <w:spacing w:line="360" w:lineRule="auto"/>
        <w:jc w:val="both"/>
      </w:pPr>
      <w:r>
        <w:t xml:space="preserve">Enonic supports development of plugins for extending the functionality of the CMS </w:t>
      </w:r>
      <w:r w:rsidR="00726416">
        <w:fldChar w:fldCharType="begin"/>
      </w:r>
      <w:r w:rsidR="00726416">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726416">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4B15F1" w:rsidRDefault="004B15F1" w:rsidP="004966CE">
                              <w:pPr>
                                <w:pStyle w:val="Caption"/>
                                <w:rPr>
                                  <w:noProof/>
                                </w:rPr>
                              </w:pPr>
                              <w:bookmarkStart w:id="57" w:name="_Ref228868492"/>
                              <w:r>
                                <w:t xml:space="preserve">Figure </w:t>
                              </w:r>
                              <w:fldSimple w:instr=" SEQ Figure \* ARABIC ">
                                <w:r>
                                  <w:rPr>
                                    <w:noProof/>
                                  </w:rPr>
                                  <w:t>4</w:t>
                                </w:r>
                              </w:fldSimple>
                              <w:bookmarkEnd w:id="57"/>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gsrRL1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eyHGFA1VpuniGPWgIToVMZRZccMLsnxq6IhmsSlHD128/wqVu5n4eyl8KgkfrbW3q0&#10;B0bCbBjgmeeh+WNHsN+2HwVwFZa0g6AHYT0IYtdVEqoZ6AfROBEctG0Hsday+wJULnEXmCKCwl7z&#10;0A5iZf3lDy8KysrSGfm2fS8eFDR738GQG4+HL0SrvhIt5OWTHKqBFK8K0tu6LqLKnQW2uGo9oQjV&#10;igOoTCe5+9w1ov7tgQ+G78fO6vRCuv4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1"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4B15F1" w:rsidRDefault="004B15F1" w:rsidP="004966CE">
                        <w:pPr>
                          <w:pStyle w:val="Caption"/>
                          <w:rPr>
                            <w:noProof/>
                          </w:rPr>
                        </w:pPr>
                        <w:bookmarkStart w:id="58" w:name="_Ref228868492"/>
                        <w:r>
                          <w:t xml:space="preserve">Figure </w:t>
                        </w:r>
                        <w:fldSimple w:instr=" SEQ Figure \* ARABIC ">
                          <w:r>
                            <w:rPr>
                              <w:noProof/>
                            </w:rPr>
                            <w:t>4</w:t>
                          </w:r>
                        </w:fldSimple>
                        <w:bookmarkEnd w:id="58"/>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 xml:space="preserve">Extension is an interface and cannot be extended, but is implemented by </w:t>
      </w:r>
      <w:proofErr w:type="spellStart"/>
      <w:r>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266C560B" w14:textId="77777777" w:rsidR="004966CE" w:rsidRDefault="004966CE" w:rsidP="00AD4835">
      <w:pPr>
        <w:pStyle w:val="ListParagraph"/>
        <w:numPr>
          <w:ilvl w:val="0"/>
          <w:numId w:val="4"/>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 xml:space="preserve">The </w:t>
      </w:r>
      <w:proofErr w:type="spellStart"/>
      <w:r>
        <w:t>TaskHandler</w:t>
      </w:r>
      <w:proofErr w:type="spellEnd"/>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w:t>
      </w:r>
      <w:proofErr w:type="spellStart"/>
      <w:r>
        <w:t>cron</w:t>
      </w:r>
      <w:proofErr w:type="spellEnd"/>
      <w:r>
        <w:t xml:space="preserve">”. </w:t>
      </w:r>
      <w:proofErr w:type="spellStart"/>
      <w:r>
        <w:t>Cron</w:t>
      </w:r>
      <w:proofErr w:type="spellEnd"/>
      <w:r>
        <w:t xml:space="preserve"> is a reference to the Unix task scheduler of the same name. The Enterprise Edition of Enonic also supports running tasks scheduled through the </w:t>
      </w:r>
      <w:proofErr w:type="spellStart"/>
      <w:r>
        <w:t>TaskHandler</w:t>
      </w:r>
      <w:proofErr w:type="spellEnd"/>
      <w:r>
        <w:t xml:space="preserve">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w:t>
      </w:r>
      <w:proofErr w:type="spellStart"/>
      <w:r>
        <w:t>FunctionLibrary</w:t>
      </w:r>
      <w:proofErr w:type="spellEnd"/>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w:t>
      </w:r>
      <w:proofErr w:type="spellStart"/>
      <w:r>
        <w:t>FunctionLibrary</w:t>
      </w:r>
      <w:proofErr w:type="spellEnd"/>
      <w:r>
        <w:t xml:space="preserve"> extension cannot extend the class directly, but should be defined as an extension in the </w:t>
      </w:r>
      <w:proofErr w:type="spellStart"/>
      <w:r>
        <w:t>FunctionLibrary</w:t>
      </w:r>
      <w:proofErr w:type="spellEnd"/>
      <w:r>
        <w:t xml:space="preserve">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59" w:name="_Toc228882359"/>
      <w:r>
        <w:t>Summary</w:t>
      </w:r>
      <w:bookmarkEnd w:id="59"/>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60" w:name="_Toc228882360"/>
      <w:r>
        <w:t>Implementation</w:t>
      </w:r>
      <w:bookmarkEnd w:id="60"/>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61" w:name="_Toc228882361"/>
      <w:r>
        <w:t>Conceptualization</w:t>
      </w:r>
      <w:bookmarkEnd w:id="61"/>
    </w:p>
    <w:p w14:paraId="7DA2F3AD" w14:textId="5CB3D1D5"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t xml:space="preserve">. As mentioned in C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w:t>
      </w:r>
      <w:proofErr w:type="spellStart"/>
      <w:r>
        <w:t>HttpInterceptor</w:t>
      </w:r>
      <w:proofErr w:type="spellEnd"/>
      <w:r>
        <w:t xml:space="preserve">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 xml:space="preserve">Store the data if the device’s features are not already in the separate database, and then use an extension of </w:t>
      </w:r>
      <w:proofErr w:type="spellStart"/>
      <w:r>
        <w:t>FunctionLibrary</w:t>
      </w:r>
      <w:proofErr w:type="spellEnd"/>
      <w:r>
        <w:t xml:space="preserve">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w:t>
      </w:r>
      <w:proofErr w:type="spellStart"/>
      <w:r>
        <w:t>HttpInterceptor</w:t>
      </w:r>
      <w:proofErr w:type="spellEnd"/>
      <w:r>
        <w:t xml:space="preserve">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 xml:space="preserve">I figured out from early on that the second solution should work, as making data from a database available through a datasource is what </w:t>
      </w:r>
      <w:proofErr w:type="spellStart"/>
      <w:r>
        <w:t>FunctionLibrary</w:t>
      </w:r>
      <w:proofErr w:type="spellEnd"/>
      <w:r>
        <w:t xml:space="preserve">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77777777" w:rsidR="006B2D16" w:rsidRDefault="006B2D16" w:rsidP="00AD4835">
      <w:pPr>
        <w:pStyle w:val="Heading3"/>
        <w:spacing w:line="360" w:lineRule="auto"/>
        <w:jc w:val="both"/>
      </w:pPr>
      <w:bookmarkStart w:id="62" w:name="_Toc228882362"/>
      <w:r>
        <w:t>Storing the Gathered Data</w:t>
      </w:r>
      <w:bookmarkEnd w:id="62"/>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 xml:space="preserve">For a simple database some form of NoSQL system, either document-based such as MongoDB or </w:t>
      </w:r>
      <w:proofErr w:type="spellStart"/>
      <w:r>
        <w:t>CouchDB</w:t>
      </w:r>
      <w:proofErr w:type="spellEnd"/>
      <w:r>
        <w:t xml:space="preserve">, or a key-value store such as </w:t>
      </w:r>
      <w:proofErr w:type="spellStart"/>
      <w:r>
        <w:t>Redis</w:t>
      </w:r>
      <w:proofErr w:type="spellEnd"/>
      <w:r>
        <w:t xml:space="preserve"> or </w:t>
      </w:r>
      <w:proofErr w:type="spellStart"/>
      <w:r>
        <w:t>Voldemort</w:t>
      </w:r>
      <w:proofErr w:type="spellEnd"/>
      <w:r>
        <w:t xml:space="preserve">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63" w:name="_Toc228882363"/>
      <w:r>
        <w:t>Implementation</w:t>
      </w:r>
      <w:bookmarkEnd w:id="63"/>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4" w:name="_Toc228882364"/>
      <w:r>
        <w:t>Technologies</w:t>
      </w:r>
      <w:bookmarkEnd w:id="64"/>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46052300"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1BC66AA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726416">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726416">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w:t>
      </w:r>
      <w:proofErr w:type="gramStart"/>
      <w:r>
        <w:t>Spring</w:t>
      </w:r>
      <w:proofErr w:type="gramEnd"/>
      <w:r>
        <w:t xml:space="preserve">, and Maven for dependency handling, building and deployment. It needed two extensions of the Enonic Plugin Environment API that we looked at in Chapter 3: </w:t>
      </w:r>
      <w:proofErr w:type="spellStart"/>
      <w:r>
        <w:t>HttpInterceptor</w:t>
      </w:r>
      <w:proofErr w:type="spellEnd"/>
      <w:r>
        <w:t xml:space="preserve"> and </w:t>
      </w:r>
      <w:proofErr w:type="spellStart"/>
      <w:r>
        <w:t>FunctionLibrary</w:t>
      </w:r>
      <w:proofErr w:type="spellEnd"/>
      <w:r>
        <w:t xml:space="preserve">.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77777777" w:rsidR="006B2D16" w:rsidRDefault="006B2D16" w:rsidP="00AD4835">
      <w:pPr>
        <w:pStyle w:val="Heading3"/>
        <w:spacing w:line="360" w:lineRule="auto"/>
        <w:jc w:val="both"/>
      </w:pPr>
      <w:bookmarkStart w:id="65" w:name="_Toc228882365"/>
      <w:r>
        <w:t>Application Flow</w:t>
      </w:r>
      <w:bookmarkEnd w:id="65"/>
    </w:p>
    <w:p w14:paraId="7C871526" w14:textId="5E32FCFE" w:rsidR="006B2D16" w:rsidRDefault="006B2D16" w:rsidP="00AD4835">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xml:space="preserve">. As their names suggest they are invoked before and after the CMS has handled the request, and they accept an </w:t>
      </w:r>
      <w:proofErr w:type="spellStart"/>
      <w:r>
        <w:t>HttpServletRequest</w:t>
      </w:r>
      <w:proofErr w:type="spellEnd"/>
      <w:r>
        <w:t xml:space="preserve"> object and an </w:t>
      </w:r>
      <w:proofErr w:type="spellStart"/>
      <w:r>
        <w:t>HttpServletResponse</w:t>
      </w:r>
      <w:proofErr w:type="spellEnd"/>
      <w:r>
        <w:t xml:space="preserve"> object as arguments. These objects are passed to them by the CMS servlet that receives the request. All of the business logic must thus be rooted in the </w:t>
      </w:r>
      <w:proofErr w:type="spellStart"/>
      <w:r>
        <w:t>preHandle</w:t>
      </w:r>
      <w:proofErr w:type="spellEnd"/>
      <w:r>
        <w:t xml:space="preserv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 xml:space="preserve">It was quickly surmised the first approach mentioned in the Conceptualization section would not be feasible, as the </w:t>
      </w:r>
      <w:proofErr w:type="spellStart"/>
      <w:r>
        <w:t>HttpInterceptor</w:t>
      </w:r>
      <w:proofErr w:type="spellEnd"/>
      <w:r>
        <w:t xml:space="preserve"> lacked the ability to pass any additional information up the request chain to the CMS. This left the second approach of having a </w:t>
      </w:r>
      <w:proofErr w:type="spellStart"/>
      <w:r>
        <w:t>FunctionLibrary</w:t>
      </w:r>
      <w:proofErr w:type="spellEnd"/>
      <w:r>
        <w:t xml:space="preserve"> extension that accessed the database to retrieve and process the data stored by the interceptor extension. The program flow in the overridden </w:t>
      </w:r>
      <w:proofErr w:type="spellStart"/>
      <w:r>
        <w:t>preHandle</w:t>
      </w:r>
      <w:proofErr w:type="spellEnd"/>
      <w:r>
        <w:t xml:space="preserv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43FA988F">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 xml:space="preserve">The </w:t>
      </w:r>
      <w:proofErr w:type="spellStart"/>
      <w:r>
        <w:t>postHandle</w:t>
      </w:r>
      <w:proofErr w:type="spellEnd"/>
      <w:r>
        <w:t xml:space="preserve"> method does not need to do anything, as the goal of the </w:t>
      </w:r>
      <w:proofErr w:type="spellStart"/>
      <w:r>
        <w:t>HttpInterceptor</w:t>
      </w:r>
      <w:proofErr w:type="spellEnd"/>
      <w:r>
        <w:t xml:space="preserve"> extension is to intercept the request and get the necessary data from it, not to manipulate the response on the way out. Manipulating the markup sent in the response should be done by the CMS based on the data and family definitions gotten from the plugin’s </w:t>
      </w:r>
      <w:proofErr w:type="spellStart"/>
      <w:r>
        <w:t>FunctionLibrary</w:t>
      </w:r>
      <w:proofErr w:type="spellEnd"/>
      <w:r>
        <w:t xml:space="preserve"> extension. Changing the response directly through an </w:t>
      </w:r>
      <w:proofErr w:type="spellStart"/>
      <w:r>
        <w:t>HttpInterceptor</w:t>
      </w:r>
      <w:proofErr w:type="spellEnd"/>
      <w:r>
        <w:t xml:space="preserve"> extension would not adhere to the RESS principles presented in Chapter 2.</w:t>
      </w:r>
    </w:p>
    <w:p w14:paraId="3001127E" w14:textId="77777777" w:rsidR="00A8474A" w:rsidRDefault="00A8474A" w:rsidP="00AD4835">
      <w:pPr>
        <w:spacing w:line="360" w:lineRule="auto"/>
        <w:jc w:val="both"/>
      </w:pPr>
    </w:p>
    <w:p w14:paraId="1D3400C1" w14:textId="77777777" w:rsidR="006B2D16" w:rsidRDefault="006B2D16" w:rsidP="00AD4835">
      <w:pPr>
        <w:pStyle w:val="Heading3"/>
        <w:spacing w:line="360" w:lineRule="auto"/>
        <w:jc w:val="both"/>
      </w:pPr>
      <w:bookmarkStart w:id="66" w:name="_Toc228882366"/>
      <w:r>
        <w:t>Plugin Configuration</w:t>
      </w:r>
      <w:bookmarkEnd w:id="66"/>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4B15F1" w:rsidRPr="00D2286F" w:rsidRDefault="004B15F1" w:rsidP="006B2D16">
                              <w:pPr>
                                <w:widowControl w:val="0"/>
                                <w:autoSpaceDE w:val="0"/>
                                <w:autoSpaceDN w:val="0"/>
                                <w:adjustRightInd w:val="0"/>
                                <w:rPr>
                                  <w:rFonts w:ascii="Consolas" w:hAnsi="Consolas" w:cs="Monaco"/>
                                  <w:sz w:val="20"/>
                                  <w:szCs w:val="20"/>
                                </w:rPr>
                              </w:pPr>
                            </w:p>
                            <w:p w14:paraId="5449725D" w14:textId="77777777" w:rsidR="004B15F1"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4B15F1" w:rsidRPr="00D2286F" w:rsidRDefault="004B15F1" w:rsidP="006B2D16">
                              <w:pPr>
                                <w:widowControl w:val="0"/>
                                <w:autoSpaceDE w:val="0"/>
                                <w:autoSpaceDN w:val="0"/>
                                <w:adjustRightInd w:val="0"/>
                                <w:rPr>
                                  <w:rFonts w:ascii="Consolas" w:hAnsi="Consolas" w:cs="Monaco"/>
                                  <w:sz w:val="20"/>
                                  <w:szCs w:val="20"/>
                                </w:rPr>
                              </w:pPr>
                            </w:p>
                            <w:p w14:paraId="62A431A2" w14:textId="77777777" w:rsidR="004B15F1" w:rsidRPr="00D2286F" w:rsidRDefault="004B15F1"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4B15F1" w:rsidRDefault="004B15F1" w:rsidP="006B2D16">
                              <w:pPr>
                                <w:pStyle w:val="Caption"/>
                                <w:rPr>
                                  <w:noProof/>
                                </w:rPr>
                              </w:pPr>
                              <w:r>
                                <w:t xml:space="preserve">Code Snippet </w:t>
                              </w:r>
                              <w:fldSimple w:instr=" SEQ Code_Snippet \* ARABIC ">
                                <w:r>
                                  <w:rPr>
                                    <w:noProof/>
                                  </w:rPr>
                                  <w:t>10</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RYLqn5cDAAC+CgAA&#10;DgAAAAAAAAAAAAAAAAAsAgAAZHJzL2Uyb0RvYy54bWxQSwECLQAUAAYACAAAACEAaBMxsOAAAAAI&#10;AQAADwAAAAAAAAAAAAAAAADvBQAAZHJzL2Rvd25yZXYueG1sUEsFBgAAAAAEAAQA8wAAAPwGAAAA&#10;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2A6BE6B"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61E3E6E9"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7F1E62E4" w14:textId="77777777" w:rsidR="004B15F1" w:rsidRPr="00D2286F"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BC4B465" w14:textId="77777777" w:rsidR="004B15F1" w:rsidRPr="00D2286F" w:rsidRDefault="004B15F1" w:rsidP="006B2D16">
                        <w:pPr>
                          <w:widowControl w:val="0"/>
                          <w:autoSpaceDE w:val="0"/>
                          <w:autoSpaceDN w:val="0"/>
                          <w:adjustRightInd w:val="0"/>
                          <w:rPr>
                            <w:rFonts w:ascii="Consolas" w:hAnsi="Consolas" w:cs="Monaco"/>
                            <w:sz w:val="20"/>
                            <w:szCs w:val="20"/>
                          </w:rPr>
                        </w:pPr>
                      </w:p>
                      <w:p w14:paraId="5449725D" w14:textId="77777777" w:rsidR="004B15F1" w:rsidRDefault="004B15F1" w:rsidP="006B2D16">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20B5344D" w14:textId="77777777" w:rsidR="004B15F1" w:rsidRPr="00D2286F" w:rsidRDefault="004B15F1" w:rsidP="006B2D16">
                        <w:pPr>
                          <w:widowControl w:val="0"/>
                          <w:autoSpaceDE w:val="0"/>
                          <w:autoSpaceDN w:val="0"/>
                          <w:adjustRightInd w:val="0"/>
                          <w:rPr>
                            <w:rFonts w:ascii="Consolas" w:hAnsi="Consolas" w:cs="Monaco"/>
                            <w:sz w:val="20"/>
                            <w:szCs w:val="20"/>
                          </w:rPr>
                        </w:pPr>
                      </w:p>
                      <w:p w14:paraId="62A431A2" w14:textId="77777777" w:rsidR="004B15F1" w:rsidRPr="00D2286F" w:rsidRDefault="004B15F1" w:rsidP="006B2D16">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4B15F1" w:rsidRDefault="004B15F1" w:rsidP="006B2D16">
                        <w:pPr>
                          <w:pStyle w:val="Caption"/>
                          <w:rPr>
                            <w:noProof/>
                          </w:rPr>
                        </w:pPr>
                        <w:r>
                          <w:t xml:space="preserve">Code Snippet </w:t>
                        </w:r>
                        <w:fldSimple w:instr=" SEQ Code_Snippet \* ARABIC ">
                          <w:r>
                            <w:rPr>
                              <w:noProof/>
                            </w:rPr>
                            <w:t>10</w:t>
                          </w:r>
                        </w:fldSimple>
                        <w:r>
                          <w:t xml:space="preserve">: The </w:t>
                        </w:r>
                        <w:proofErr w:type="spellStart"/>
                        <w:r>
                          <w:t>default.properties</w:t>
                        </w:r>
                        <w:proofErr w:type="spellEnd"/>
                        <w:r>
                          <w:t xml:space="preserve">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77777777" w:rsidR="006B2D16" w:rsidRDefault="006B2D16" w:rsidP="00AD4835">
      <w:pPr>
        <w:pStyle w:val="Heading3"/>
        <w:spacing w:line="360" w:lineRule="auto"/>
        <w:jc w:val="both"/>
      </w:pPr>
      <w:bookmarkStart w:id="67" w:name="_Toc228882367"/>
      <w:r>
        <w:t>The Database</w:t>
      </w:r>
      <w:bookmarkEnd w:id="67"/>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4B15F1" w:rsidRPr="00E97E58" w:rsidRDefault="004B15F1"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4B15F1" w:rsidRPr="00C210A9" w:rsidRDefault="004B15F1" w:rsidP="006B2D16">
                              <w:pPr>
                                <w:jc w:val="both"/>
                                <w:rPr>
                                  <w:rFonts w:ascii="Consolas" w:hAnsi="Consolas"/>
                                  <w:sz w:val="20"/>
                                  <w:szCs w:val="20"/>
                                </w:rPr>
                              </w:pPr>
                            </w:p>
                            <w:p w14:paraId="355D18EC"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4B15F1" w:rsidRPr="00C210A9" w:rsidRDefault="004B15F1" w:rsidP="006B2D16">
                              <w:pPr>
                                <w:jc w:val="both"/>
                                <w:rPr>
                                  <w:rFonts w:ascii="Consolas" w:hAnsi="Consolas"/>
                                  <w:sz w:val="20"/>
                                  <w:szCs w:val="20"/>
                                </w:rPr>
                              </w:pPr>
                            </w:p>
                            <w:p w14:paraId="073D8DA4"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4B15F1" w:rsidRPr="00C210A9" w:rsidRDefault="004B15F1" w:rsidP="006B2D16">
                              <w:pPr>
                                <w:pStyle w:val="ListParagraph"/>
                                <w:jc w:val="both"/>
                                <w:rPr>
                                  <w:rFonts w:ascii="Consolas" w:hAnsi="Consolas"/>
                                  <w:sz w:val="20"/>
                                  <w:szCs w:val="20"/>
                                </w:rPr>
                              </w:pPr>
                            </w:p>
                            <w:p w14:paraId="5603B8D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4B15F1" w:rsidRDefault="004B15F1" w:rsidP="006B2D16">
                              <w:pPr>
                                <w:pStyle w:val="Caption"/>
                                <w:rPr>
                                  <w:noProof/>
                                </w:rPr>
                              </w:pPr>
                              <w:bookmarkStart w:id="68" w:name="_Ref228426094"/>
                              <w:r>
                                <w:t xml:space="preserve">Code Snippet </w:t>
                              </w:r>
                              <w:fldSimple w:instr=" SEQ Code_Snippet \* ARABIC ">
                                <w:r>
                                  <w:rPr>
                                    <w:noProof/>
                                  </w:rPr>
                                  <w:t>11</w:t>
                                </w:r>
                              </w:fldSimple>
                              <w:bookmarkEnd w:id="68"/>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4B15F1" w:rsidRPr="00E97E58" w:rsidRDefault="004B15F1" w:rsidP="006B2D16">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3D51D443"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0748DDFE"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11790FF9"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6C668DDC" w14:textId="77777777" w:rsidR="004B15F1" w:rsidRPr="00C210A9" w:rsidRDefault="004B15F1" w:rsidP="006B2D16">
                        <w:pPr>
                          <w:jc w:val="both"/>
                          <w:rPr>
                            <w:rFonts w:ascii="Consolas" w:hAnsi="Consolas"/>
                            <w:sz w:val="20"/>
                            <w:szCs w:val="20"/>
                          </w:rPr>
                        </w:pPr>
                      </w:p>
                      <w:p w14:paraId="355D18EC"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4F91F412"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2D4D2451"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0376FFBC" w14:textId="77777777" w:rsidR="004B15F1" w:rsidRPr="00C210A9" w:rsidRDefault="004B15F1" w:rsidP="006B2D16">
                        <w:pPr>
                          <w:jc w:val="both"/>
                          <w:rPr>
                            <w:rFonts w:ascii="Consolas" w:hAnsi="Consolas"/>
                            <w:sz w:val="20"/>
                            <w:szCs w:val="20"/>
                          </w:rPr>
                        </w:pPr>
                      </w:p>
                      <w:p w14:paraId="073D8DA4"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5F6F84D9"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5448627B" w14:textId="77777777" w:rsidR="004B15F1" w:rsidRPr="00C210A9" w:rsidRDefault="004B15F1" w:rsidP="006B2D16">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7F6E6DE" w14:textId="77777777" w:rsidR="004B15F1" w:rsidRPr="00C210A9" w:rsidRDefault="004B15F1" w:rsidP="006B2D16">
                        <w:pPr>
                          <w:pStyle w:val="ListParagraph"/>
                          <w:jc w:val="both"/>
                          <w:rPr>
                            <w:rFonts w:ascii="Consolas" w:hAnsi="Consolas"/>
                            <w:sz w:val="20"/>
                            <w:szCs w:val="20"/>
                          </w:rPr>
                        </w:pPr>
                      </w:p>
                      <w:p w14:paraId="5603B8D9" w14:textId="77777777" w:rsidR="004B15F1" w:rsidRPr="00E97E58" w:rsidRDefault="004B15F1" w:rsidP="006B2D16">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4B15F1" w:rsidRDefault="004B15F1" w:rsidP="006B2D16">
                        <w:pPr>
                          <w:pStyle w:val="Caption"/>
                          <w:rPr>
                            <w:noProof/>
                          </w:rPr>
                        </w:pPr>
                        <w:bookmarkStart w:id="69" w:name="_Ref228426094"/>
                        <w:r>
                          <w:t xml:space="preserve">Code Snippet </w:t>
                        </w:r>
                        <w:fldSimple w:instr=" SEQ Code_Snippet \* ARABIC ">
                          <w:r>
                            <w:rPr>
                              <w:noProof/>
                            </w:rPr>
                            <w:t>11</w:t>
                          </w:r>
                        </w:fldSimple>
                        <w:bookmarkEnd w:id="69"/>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3C424623" w14:textId="77777777" w:rsidR="006B2D16" w:rsidRDefault="006B2D16" w:rsidP="00AD4835">
      <w:pPr>
        <w:spacing w:line="360" w:lineRule="auto"/>
        <w:jc w:val="both"/>
      </w:pPr>
      <w:r>
        <w:t>The “</w:t>
      </w:r>
      <w:proofErr w:type="spellStart"/>
      <w:r>
        <w:t>userAgent</w:t>
      </w:r>
      <w:proofErr w:type="spellEnd"/>
      <w:r>
        <w:t>” field contains the UA string. The “</w:t>
      </w:r>
      <w:proofErr w:type="spellStart"/>
      <w:r>
        <w:t>ua</w:t>
      </w:r>
      <w:proofErr w:type="spellEnd"/>
      <w:r>
        <w:t>” fields contain the UA data from UA Parser. The “</w:t>
      </w:r>
      <w:proofErr w:type="spellStart"/>
      <w:r>
        <w:t>os</w:t>
      </w:r>
      <w:proofErr w:type="spellEnd"/>
      <w:r>
        <w:t xml:space="preserve">”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70" w:name="_Toc228882368"/>
      <w:r>
        <w:t>The Data Access Object</w:t>
      </w:r>
      <w:bookmarkEnd w:id="70"/>
    </w:p>
    <w:p w14:paraId="38EB1CFD" w14:textId="01E3C977"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726416">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726416">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71" w:name="_Toc228882369"/>
      <w:r>
        <w:t>The DAO implementation</w:t>
      </w:r>
      <w:bookmarkEnd w:id="71"/>
    </w:p>
    <w:p w14:paraId="38E3580C" w14:textId="77777777" w:rsidR="006B2D16" w:rsidRDefault="006B2D16" w:rsidP="00AD4835">
      <w:pPr>
        <w:spacing w:line="360" w:lineRule="auto"/>
        <w:jc w:val="both"/>
      </w:pPr>
      <w:r>
        <w:t xml:space="preserve">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w:t>
      </w:r>
      <w:proofErr w:type="gramStart"/>
      <w:r>
        <w:t>Spring</w:t>
      </w:r>
      <w:proofErr w:type="gramEnd"/>
      <w:r>
        <w:t xml:space="preserve"> that was embedded in Enonic 4.6. I settled on a lightweight alternative called </w:t>
      </w:r>
      <w:proofErr w:type="spellStart"/>
      <w:r>
        <w:t>MongoJack</w:t>
      </w:r>
      <w:proofErr w:type="spellEnd"/>
      <w:r>
        <w:t>,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 xml:space="preserve">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w:t>
      </w:r>
      <w:proofErr w:type="spellStart"/>
      <w:r>
        <w:t>MongoJack</w:t>
      </w:r>
      <w:proofErr w:type="spellEnd"/>
      <w:r>
        <w:t>,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72" w:name="_Toc228882370"/>
      <w:r>
        <w:t>The HTTP Interceptor Extension</w:t>
      </w:r>
      <w:bookmarkEnd w:id="72"/>
    </w:p>
    <w:p w14:paraId="67E1778D" w14:textId="77777777" w:rsidR="006B2D16" w:rsidRDefault="006B2D16" w:rsidP="00AD483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w:t>
      </w:r>
      <w:proofErr w:type="spellStart"/>
      <w:r>
        <w:t>FunctionLibrary</w:t>
      </w:r>
      <w:proofErr w:type="spellEnd"/>
      <w:r>
        <w:t xml:space="preserve">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73" w:name="_Toc228882371"/>
      <w:r>
        <w:t>Client-side tests</w:t>
      </w:r>
      <w:bookmarkEnd w:id="73"/>
    </w:p>
    <w:p w14:paraId="5060A8E9" w14:textId="77777777" w:rsidR="006B2D16" w:rsidRDefault="006B2D16" w:rsidP="00AD4835">
      <w:pPr>
        <w:spacing w:line="360" w:lineRule="auto"/>
        <w:jc w:val="both"/>
      </w:pPr>
      <w:r>
        <w:t xml:space="preserve">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t>
      </w:r>
      <w:proofErr w:type="spellStart"/>
      <w:r>
        <w:t>WebGL</w:t>
      </w:r>
      <w:proofErr w:type="spellEnd"/>
      <w:r>
        <w:t xml:space="preserve"> and </w:t>
      </w:r>
      <w:proofErr w:type="spellStart"/>
      <w:r>
        <w:t>Geolocation</w:t>
      </w:r>
      <w:proofErr w:type="spellEnd"/>
      <w:r>
        <w:t>.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DE7BFA0"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726416">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726416">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4B15F1" w:rsidRPr="00D23854" w:rsidRDefault="004B15F1"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4B15F1" w:rsidRPr="00D23854" w:rsidRDefault="004B15F1"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4B15F1" w:rsidRDefault="004B15F1"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4B15F1" w:rsidRPr="00D23854" w:rsidRDefault="004B15F1"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4B15F1" w:rsidRPr="00D23854" w:rsidRDefault="004B15F1"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4B15F1" w:rsidRDefault="004B15F1"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4" w:name="_Toc228882372"/>
      <w:r>
        <w:t>Server-side tests</w:t>
      </w:r>
      <w:bookmarkEnd w:id="74"/>
    </w:p>
    <w:p w14:paraId="2CC67EAE" w14:textId="0561EA01"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726416">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5" w:name="_Toc228882373"/>
      <w:r>
        <w:t>Intercepting an HTTP request</w:t>
      </w:r>
      <w:bookmarkEnd w:id="75"/>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w:t>
      </w:r>
      <w:proofErr w:type="spellStart"/>
      <w:r>
        <w:t>HttpInterceptor</w:t>
      </w:r>
      <w:proofErr w:type="spellEnd"/>
      <w:r>
        <w:t xml:space="preserve">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 xml:space="preserve">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w:t>
      </w:r>
      <w:proofErr w:type="spellStart"/>
      <w:r>
        <w:t>noscript</w:t>
      </w:r>
      <w:proofErr w:type="spellEnd"/>
      <w:r>
        <w:t xml:space="preserve">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6" w:name="_Toc228882374"/>
      <w:r>
        <w:t>Generating and sending the HTML markup</w:t>
      </w:r>
      <w:bookmarkEnd w:id="76"/>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w:t>
      </w:r>
      <w:proofErr w:type="spellStart"/>
      <w:r>
        <w:t>noscript</w:t>
      </w:r>
      <w:proofErr w:type="spellEnd"/>
      <w:r>
        <w: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w:t>
      </w:r>
      <w:proofErr w:type="spellStart"/>
      <w:r>
        <w:t>noscript</w:t>
      </w:r>
      <w:proofErr w:type="spellEnd"/>
      <w:r>
        <w:t>” element will redirect directly back to the requested URL. In this case it will attach a “</w:t>
      </w:r>
      <w:proofErr w:type="spellStart"/>
      <w:r>
        <w:t>nojs</w:t>
      </w:r>
      <w:proofErr w:type="spellEnd"/>
      <w:r>
        <w:t>=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7" w:name="_Toc228882375"/>
      <w:r>
        <w:t>Intercepting the redirected request</w:t>
      </w:r>
      <w:bookmarkEnd w:id="77"/>
    </w:p>
    <w:p w14:paraId="7DEDBEBF" w14:textId="0D52246F" w:rsidR="006B2D16" w:rsidRDefault="006B2D16" w:rsidP="00AD4835">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w:t>
      </w:r>
      <w:proofErr w:type="spellStart"/>
      <w:r>
        <w:t>nojs</w:t>
      </w:r>
      <w:proofErr w:type="spellEnd"/>
      <w:r>
        <w:t xml:space="preserve">” HTTP GET parameter that might be present in the URL, indicating that JS is unsupported or </w:t>
      </w:r>
      <w:r w:rsidR="00524BEB">
        <w:t>disabled</w:t>
      </w:r>
      <w:r>
        <w:t xml:space="preserve"> on the client. If it is present the interceptor will add the key-value pair “</w:t>
      </w:r>
      <w:proofErr w:type="spellStart"/>
      <w:proofErr w:type="gramStart"/>
      <w:r>
        <w:t>nojs</w:t>
      </w:r>
      <w:proofErr w:type="spellEnd"/>
      <w:r>
        <w:t xml:space="preserve"> :</w:t>
      </w:r>
      <w:proofErr w:type="gramEnd"/>
      <w:r>
        <w:t xml:space="preserve">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78" w:name="_Toc228882376"/>
      <w:r>
        <w:t>The Function Library Extension</w:t>
      </w:r>
      <w:bookmarkEnd w:id="78"/>
    </w:p>
    <w:p w14:paraId="759068EF" w14:textId="6A2A4D97" w:rsidR="006B2D16" w:rsidRDefault="006B2D16" w:rsidP="00AD4835">
      <w:pPr>
        <w:spacing w:line="360" w:lineRule="auto"/>
        <w:jc w:val="both"/>
      </w:pPr>
      <w:r>
        <w:t xml:space="preserve">For the CMS to access the data gathered by the </w:t>
      </w:r>
      <w:proofErr w:type="spellStart"/>
      <w:r>
        <w:t>HttpInterceptor</w:t>
      </w:r>
      <w:proofErr w:type="spellEnd"/>
      <w:r>
        <w:t xml:space="preserve"> extension I created a </w:t>
      </w:r>
      <w:proofErr w:type="spellStart"/>
      <w:r>
        <w:t>FunctionLibrary</w:t>
      </w:r>
      <w:proofErr w:type="spellEnd"/>
      <w:r>
        <w:t xml:space="preserve">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9" w:name="_Toc228882377"/>
      <w:r>
        <w:t>Getting an XML representation of user agent features</w:t>
      </w:r>
      <w:bookmarkEnd w:id="79"/>
    </w:p>
    <w:p w14:paraId="72279025" w14:textId="77777777" w:rsidR="006B2D16" w:rsidRDefault="006B2D16" w:rsidP="00AD4835">
      <w:pPr>
        <w:spacing w:line="360" w:lineRule="auto"/>
        <w:jc w:val="both"/>
      </w:pPr>
      <w:r>
        <w:t xml:space="preserve">Calling the method </w:t>
      </w:r>
      <w:proofErr w:type="spellStart"/>
      <w:r>
        <w:t>getUAFeaturesXML</w:t>
      </w:r>
      <w:proofErr w:type="spellEnd"/>
      <w:r>
        <w:t xml:space="preserve"> in the plugin’s </w:t>
      </w:r>
      <w:proofErr w:type="spellStart"/>
      <w:r>
        <w:t>FunctionLibrary</w:t>
      </w:r>
      <w:proofErr w:type="spellEnd"/>
      <w:r>
        <w:t xml:space="preserve">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w:t>
      </w:r>
      <w:proofErr w:type="spellStart"/>
      <w:r>
        <w:t>javax</w:t>
      </w:r>
      <w:proofErr w:type="spellEnd"/>
      <w:r>
        <w:t>).</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38C2222B" w14:textId="77777777" w:rsidR="006B2D16" w:rsidRDefault="006B2D16" w:rsidP="00AD4835">
      <w:pPr>
        <w:pStyle w:val="Caption"/>
        <w:spacing w:line="360" w:lineRule="auto"/>
        <w:jc w:val="both"/>
      </w:pPr>
      <w:bookmarkStart w:id="80" w:name="_Ref226105849"/>
      <w:r>
        <w:t xml:space="preserve">Figure </w:t>
      </w:r>
      <w:fldSimple w:instr=" SEQ Figure \* ARABIC ">
        <w:r w:rsidR="009347E4">
          <w:rPr>
            <w:noProof/>
          </w:rPr>
          <w:t>5</w:t>
        </w:r>
      </w:fldSimple>
      <w:bookmarkEnd w:id="80"/>
      <w:r>
        <w:t xml:space="preserve">: The program flow of a datasource call to </w:t>
      </w:r>
      <w:proofErr w:type="spellStart"/>
      <w:r>
        <w:t>getUAFeaturesXML</w:t>
      </w:r>
      <w:proofErr w:type="spellEnd"/>
      <w:r>
        <w:t>.</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w:t>
      </w:r>
      <w:proofErr w:type="spellStart"/>
      <w:r>
        <w:t>getUAFeaturesXML</w:t>
      </w:r>
      <w:proofErr w:type="spellEnd"/>
      <w:r>
        <w:t xml:space="preserve">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w:t>
      </w:r>
      <w:proofErr w:type="spellStart"/>
      <w:r>
        <w:t>SAXBuilder</w:t>
      </w:r>
      <w:proofErr w:type="spellEnd"/>
      <w:r>
        <w:t xml:space="preserve"> class. The result from the </w:t>
      </w:r>
      <w:proofErr w:type="spellStart"/>
      <w:r>
        <w:t>SAXBuilder</w:t>
      </w:r>
      <w:proofErr w:type="spellEnd"/>
      <w:r>
        <w:t xml:space="preserve"> is then returned to </w:t>
      </w:r>
      <w:proofErr w:type="spellStart"/>
      <w:r>
        <w:t>getUAFeaturesXML</w:t>
      </w:r>
      <w:proofErr w:type="spellEnd"/>
      <w:r>
        <w:t>,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81" w:name="_Toc228882378"/>
      <w:r>
        <w:t>Resolving a user agent family</w:t>
      </w:r>
      <w:bookmarkEnd w:id="81"/>
    </w:p>
    <w:p w14:paraId="5741175C" w14:textId="77777777" w:rsidR="006B2D16" w:rsidRDefault="006B2D16" w:rsidP="00AD4835">
      <w:pPr>
        <w:spacing w:line="360" w:lineRule="auto"/>
        <w:jc w:val="both"/>
      </w:pPr>
      <w:r>
        <w:t xml:space="preserve">As defined earlier in the thesis: UA families are classifications of UA’s that are based on which features they support. In the case of the plugin this means the features the </w:t>
      </w:r>
      <w:proofErr w:type="spellStart"/>
      <w:r>
        <w:t>HttpInterceptor</w:t>
      </w:r>
      <w:proofErr w:type="spellEnd"/>
      <w:r>
        <w:t xml:space="preserve">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F71D18C" w14:textId="77777777" w:rsidR="006B2D16" w:rsidRDefault="006B2D16" w:rsidP="00AD4835">
      <w:pPr>
        <w:pStyle w:val="Caption"/>
        <w:spacing w:line="360" w:lineRule="auto"/>
        <w:jc w:val="both"/>
      </w:pPr>
      <w:bookmarkStart w:id="82" w:name="_Ref228433815"/>
      <w:r>
        <w:t xml:space="preserve">Figure </w:t>
      </w:r>
      <w:fldSimple w:instr=" SEQ Figure \* ARABIC ">
        <w:r w:rsidR="009347E4">
          <w:rPr>
            <w:noProof/>
          </w:rPr>
          <w:t>6</w:t>
        </w:r>
      </w:fldSimple>
      <w:bookmarkEnd w:id="82"/>
      <w:r>
        <w:t xml:space="preserve">: Program flow when a datasource invokes </w:t>
      </w:r>
      <w:proofErr w:type="spellStart"/>
      <w:r>
        <w:t>getUAFamily</w:t>
      </w:r>
      <w:proofErr w:type="spellEnd"/>
      <w:r>
        <w:t xml:space="preserve">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w:t>
      </w:r>
      <w:proofErr w:type="spellStart"/>
      <w:r>
        <w:t>getUAFamily</w:t>
      </w:r>
      <w:proofErr w:type="spellEnd"/>
      <w:r>
        <w:t xml:space="preserve"> in the plugin’s </w:t>
      </w:r>
      <w:proofErr w:type="spellStart"/>
      <w:r>
        <w:t>FunctionLibrary</w:t>
      </w:r>
      <w:proofErr w:type="spellEnd"/>
      <w:r>
        <w:t xml:space="preserve">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xml:space="preserve">.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w:t>
      </w:r>
      <w:proofErr w:type="spellStart"/>
      <w:r>
        <w:t>getUAFamily</w:t>
      </w:r>
      <w:proofErr w:type="spellEnd"/>
      <w:r>
        <w:t>.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w:t>
      </w:r>
      <w:proofErr w:type="spellStart"/>
      <w:r>
        <w:t>JsonNode</w:t>
      </w:r>
      <w:proofErr w:type="spellEnd"/>
      <w:r>
        <w:t xml:space="preserv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4B15F1" w:rsidRPr="005030F7" w:rsidRDefault="004B15F1"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4B15F1" w:rsidRPr="005030F7" w:rsidRDefault="004B15F1" w:rsidP="006B2D16">
                              <w:pPr>
                                <w:widowControl w:val="0"/>
                                <w:autoSpaceDE w:val="0"/>
                                <w:autoSpaceDN w:val="0"/>
                                <w:adjustRightInd w:val="0"/>
                                <w:rPr>
                                  <w:rFonts w:ascii="Consolas" w:hAnsi="Consolas" w:cs="Monaco"/>
                                  <w:sz w:val="18"/>
                                  <w:szCs w:val="18"/>
                                </w:rPr>
                              </w:pPr>
                            </w:p>
                            <w:p w14:paraId="40E86733"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4B15F1" w:rsidRPr="005030F7" w:rsidRDefault="004B15F1" w:rsidP="006B2D16">
                              <w:pPr>
                                <w:widowControl w:val="0"/>
                                <w:autoSpaceDE w:val="0"/>
                                <w:autoSpaceDN w:val="0"/>
                                <w:adjustRightInd w:val="0"/>
                                <w:rPr>
                                  <w:rFonts w:ascii="Consolas" w:hAnsi="Consolas" w:cs="Monaco"/>
                                  <w:sz w:val="18"/>
                                  <w:szCs w:val="18"/>
                                </w:rPr>
                              </w:pPr>
                            </w:p>
                            <w:p w14:paraId="287DB41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4B15F1" w:rsidRPr="005030F7" w:rsidRDefault="004B15F1"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4B15F1" w:rsidRDefault="004B15F1" w:rsidP="006B2D16">
                              <w:pPr>
                                <w:pStyle w:val="Caption"/>
                                <w:rPr>
                                  <w:noProof/>
                                </w:rPr>
                              </w:pPr>
                              <w:bookmarkStart w:id="83" w:name="_Ref226018320"/>
                              <w:r>
                                <w:t xml:space="preserve">Code Snippet </w:t>
                              </w:r>
                              <w:fldSimple w:instr=" SEQ Code_Snippet \* ARABIC ">
                                <w:r>
                                  <w:rPr>
                                    <w:noProof/>
                                  </w:rPr>
                                  <w:t>13</w:t>
                                </w:r>
                              </w:fldSimple>
                              <w:bookmarkEnd w:id="83"/>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G2dnaKJAwAAwAoAAA4AAAAAAAAAAAAAAAAA&#10;LAIAAGRycy9lMm9Eb2MueG1sUEsBAi0AFAAGAAgAAAAhAJ4EELvgAAAACQEAAA8AAAAAAAAAAAAA&#10;AAAA4QUAAGRycy9kb3ducmV2LnhtbFBLBQYAAAAABAAEAPMAAADuBg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4B15F1" w:rsidRPr="005030F7" w:rsidRDefault="004B15F1" w:rsidP="006B2D16">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2A300F3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0C3C1A4" w14:textId="77777777" w:rsidR="004B15F1" w:rsidRPr="005030F7" w:rsidRDefault="004B15F1" w:rsidP="006B2D16">
                        <w:pPr>
                          <w:widowControl w:val="0"/>
                          <w:autoSpaceDE w:val="0"/>
                          <w:autoSpaceDN w:val="0"/>
                          <w:adjustRightInd w:val="0"/>
                          <w:rPr>
                            <w:rFonts w:ascii="Consolas" w:hAnsi="Consolas" w:cs="Monaco"/>
                            <w:sz w:val="18"/>
                            <w:szCs w:val="18"/>
                          </w:rPr>
                        </w:pPr>
                      </w:p>
                      <w:p w14:paraId="40E86733"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ECBF95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6228D14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52F1486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D72F5A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0E45D80A" w14:textId="77777777" w:rsidR="004B15F1" w:rsidRPr="005030F7" w:rsidRDefault="004B15F1" w:rsidP="006B2D16">
                        <w:pPr>
                          <w:widowControl w:val="0"/>
                          <w:autoSpaceDE w:val="0"/>
                          <w:autoSpaceDN w:val="0"/>
                          <w:adjustRightInd w:val="0"/>
                          <w:rPr>
                            <w:rFonts w:ascii="Consolas" w:hAnsi="Consolas" w:cs="Monaco"/>
                            <w:sz w:val="18"/>
                            <w:szCs w:val="18"/>
                          </w:rPr>
                        </w:pPr>
                      </w:p>
                      <w:p w14:paraId="287DB41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79731352"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4EB934BD"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32290B8E"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6BAD18B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A99B49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409A0B7"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7067659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49B06AC1"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0FFC4A5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5CBD292C"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5FE16BF4"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4B15F1" w:rsidRPr="005030F7" w:rsidRDefault="004B15F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6A485404" w14:textId="77777777" w:rsidR="004B15F1" w:rsidRPr="005030F7" w:rsidRDefault="004B15F1"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4B15F1" w:rsidRDefault="004B15F1" w:rsidP="006B2D16">
                        <w:pPr>
                          <w:pStyle w:val="Caption"/>
                          <w:rPr>
                            <w:noProof/>
                          </w:rPr>
                        </w:pPr>
                        <w:bookmarkStart w:id="84" w:name="_Ref226018320"/>
                        <w:r>
                          <w:t xml:space="preserve">Code Snippet </w:t>
                        </w:r>
                        <w:fldSimple w:instr=" SEQ Code_Snippet \* ARABIC ">
                          <w:r>
                            <w:rPr>
                              <w:noProof/>
                            </w:rPr>
                            <w:t>13</w:t>
                          </w:r>
                        </w:fldSimple>
                        <w:bookmarkEnd w:id="84"/>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5" w:name="_Toc228882379"/>
      <w:r>
        <w:t>Summary</w:t>
      </w:r>
      <w:bookmarkEnd w:id="85"/>
    </w:p>
    <w:p w14:paraId="25E0521B" w14:textId="1BA05E3E"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86" w:name="_Toc228882380"/>
      <w:r>
        <w:t>Performance Testing</w:t>
      </w:r>
      <w:bookmarkEnd w:id="86"/>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7" w:name="_Toc228882381"/>
      <w:r>
        <w:t>Mobile Web Performance</w:t>
      </w:r>
      <w:bookmarkEnd w:id="87"/>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55606201" w:rsidR="00563651" w:rsidRDefault="00563651" w:rsidP="00AD4835">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726416">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8" w:name="_Toc228882382"/>
      <w:r>
        <w:t>Network latency</w:t>
      </w:r>
      <w:bookmarkEnd w:id="88"/>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3DCCCBC5"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9" w:name="_Toc228882383"/>
      <w:r>
        <w:t>Mobile device limitations</w:t>
      </w:r>
      <w:bookmarkEnd w:id="89"/>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246B54FE" w:rsidR="00563651" w:rsidRDefault="00563651" w:rsidP="00AD4835">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w:t>
      </w:r>
      <w:proofErr w:type="spellStart"/>
      <w:r>
        <w:t>Zakas</w:t>
      </w:r>
      <w:proofErr w:type="spellEnd"/>
      <w:r>
        <w:t xml:space="preserve"> claims, are images and hardware accelerated graphics in general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90" w:name="_Toc228882384"/>
      <w:r>
        <w:t>Where the plugin comes in</w:t>
      </w:r>
      <w:bookmarkEnd w:id="90"/>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91" w:name="_Toc228882385"/>
      <w:r>
        <w:t>Method</w:t>
      </w:r>
      <w:bookmarkEnd w:id="91"/>
    </w:p>
    <w:p w14:paraId="7C958831" w14:textId="0651FA0F"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726416">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726416">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92" w:name="_Toc228882386"/>
      <w:r>
        <w:t>Measuring back-end performance</w:t>
      </w:r>
      <w:bookmarkEnd w:id="92"/>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7C63E011">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4B15F1" w:rsidRDefault="004B15F1" w:rsidP="00563651">
                              <w:pPr>
                                <w:pStyle w:val="Caption"/>
                                <w:rPr>
                                  <w:noProof/>
                                </w:rPr>
                              </w:pPr>
                              <w:bookmarkStart w:id="93" w:name="_Ref226013174"/>
                              <w:r>
                                <w:t xml:space="preserve">Figure </w:t>
                              </w:r>
                              <w:fldSimple w:instr=" SEQ Figure \* ARABIC ">
                                <w:r>
                                  <w:rPr>
                                    <w:noProof/>
                                  </w:rPr>
                                  <w:t>7</w:t>
                                </w:r>
                              </w:fldSimple>
                              <w:bookmarkEnd w:id="93"/>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">
                <v:shape id="Picture 58" o:spid="_x0000_s1081"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rL&#10;Ut/BAAAA2wAAAA8AAABkcnMvZG93bnJldi54bWxET81qg0AQvgf6DssUckvWGBqKzSpNgkV6SjQP&#10;MLhTtXVnxd1E+/bdQyHHj+9/n82mF3caXWdZwWYdgSCure64UXCt8tUrCOeRNfaWScEvOcjSp8Ue&#10;E20nvtC99I0IIewSVNB6PyRSurolg25tB+LAfdnRoA9wbKQecQrhppdxFO2kwY5DQ4sDHVuqf8qb&#10;UXCrvj/t6RxPB8qvZyq2H8dhEyu1fJ7f30B4mv1D/O8utIKXMDZ8CT9Apn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rLUt/BAAAA2wAAAA8AAAAAAAAAAAAAAAAAnAIAAGRy&#10;cy9kb3ducmV2LnhtbFBLBQYAAAAABAAEAPcAAACKAwAAAAA=&#10;">
                  <v:imagedata r:id="rId38"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4B15F1" w:rsidRDefault="004B15F1" w:rsidP="00563651">
                        <w:pPr>
                          <w:pStyle w:val="Caption"/>
                          <w:rPr>
                            <w:noProof/>
                          </w:rPr>
                        </w:pPr>
                        <w:bookmarkStart w:id="94" w:name="_Ref226013174"/>
                        <w:r>
                          <w:t xml:space="preserve">Figure </w:t>
                        </w:r>
                        <w:fldSimple w:instr=" SEQ Figure \* ARABIC ">
                          <w:r>
                            <w:rPr>
                              <w:noProof/>
                            </w:rPr>
                            <w:t>7</w:t>
                          </w:r>
                        </w:fldSimple>
                        <w:bookmarkEnd w:id="94"/>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xml:space="preserve">,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w:t>
      </w:r>
      <w:proofErr w:type="spellStart"/>
      <w:r>
        <w:t>FunctionLibrary</w:t>
      </w:r>
      <w:proofErr w:type="spellEnd"/>
      <w:r>
        <w:t xml:space="preserve">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4220DBE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4B15F1" w:rsidRDefault="004B15F1" w:rsidP="00563651">
                              <w:pPr>
                                <w:pStyle w:val="Caption"/>
                                <w:rPr>
                                  <w:noProof/>
                                </w:rPr>
                              </w:pPr>
                              <w:bookmarkStart w:id="95" w:name="_Ref228699723"/>
                              <w:r>
                                <w:t xml:space="preserve">Figure </w:t>
                              </w:r>
                              <w:fldSimple w:instr=" SEQ Figure \* ARABIC ">
                                <w:r>
                                  <w:rPr>
                                    <w:noProof/>
                                  </w:rPr>
                                  <w:t>8</w:t>
                                </w:r>
                              </w:fldSimple>
                              <w:bookmarkEnd w:id="95"/>
                              <w:r>
                                <w:t xml:space="preserve">: The </w:t>
                              </w:r>
                              <w:proofErr w:type="spellStart"/>
                              <w:r>
                                <w:t>Bluman</w:t>
                              </w:r>
                              <w:proofErr w:type="spellEnd"/>
                              <w:r>
                                <w:t xml:space="preserve">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">
                <v:shape id="Picture 61" o:spid="_x0000_s1084"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gP&#10;Ao3BAAAA2wAAAA8AAABkcnMvZG93bnJldi54bWxEj0+LwjAUxO+C3yE8wZtN9SDSNcqusuwe/Qde&#10;H83bttq8dJvY1G9vBMHjMDO/YZbr3tSio9ZVlhVMkxQEcW51xYWC0/F7sgDhPLLG2jIpuJOD9Wo4&#10;WGKmbeA9dQdfiAhhl6GC0vsmk9LlJRl0iW2Io/dnW4M+yraQusUQ4aaWszSdS4MVx4USG9qUlF8P&#10;N6PgvNn97y9foQtbF3iLZ+4X3Y9S41H/+QHCU+/f4Vf7VyuYT+H5Jf4AuXo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LgPAo3BAAAA2wAAAA8AAAAAAAAAAAAAAAAAnAIAAGRy&#10;cy9kb3ducmV2LnhtbFBLBQYAAAAABAAEAPcAAACKAwAAAAA=&#10;">
                  <v:imagedata r:id="rId40"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4B15F1" w:rsidRDefault="004B15F1" w:rsidP="00563651">
                        <w:pPr>
                          <w:pStyle w:val="Caption"/>
                          <w:rPr>
                            <w:noProof/>
                          </w:rPr>
                        </w:pPr>
                        <w:bookmarkStart w:id="96" w:name="_Ref228699723"/>
                        <w:r>
                          <w:t xml:space="preserve">Figure </w:t>
                        </w:r>
                        <w:fldSimple w:instr=" SEQ Figure \* ARABIC ">
                          <w:r>
                            <w:rPr>
                              <w:noProof/>
                            </w:rPr>
                            <w:t>8</w:t>
                          </w:r>
                        </w:fldSimple>
                        <w:bookmarkEnd w:id="96"/>
                        <w:r>
                          <w:t xml:space="preserve">: The </w:t>
                        </w:r>
                        <w:proofErr w:type="spellStart"/>
                        <w:r>
                          <w:t>Bluman</w:t>
                        </w:r>
                        <w:proofErr w:type="spellEnd"/>
                        <w:r>
                          <w:t xml:space="preserve">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305B2B7D">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64" name="Picture 64"/>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4B15F1" w:rsidRDefault="004B15F1" w:rsidP="00563651">
                              <w:pPr>
                                <w:pStyle w:val="Caption"/>
                                <w:jc w:val="both"/>
                              </w:pPr>
                              <w:bookmarkStart w:id="97" w:name="_Ref226013849"/>
                              <w:r>
                                <w:t xml:space="preserve">Figure </w:t>
                              </w:r>
                              <w:fldSimple w:instr=" SEQ Figure \* ARABIC ">
                                <w:r>
                                  <w:rPr>
                                    <w:noProof/>
                                  </w:rPr>
                                  <w:t>9</w:t>
                                </w:r>
                              </w:fldSimple>
                              <w:bookmarkEnd w:id="97"/>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">
                <v:shape id="Picture 64" o:spid="_x0000_s1087"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VE&#10;BwbDAAAA2wAAAA8AAABkcnMvZG93bnJldi54bWxEj0uLwjAUhffC/IdwB9xp6igi1SgzjkrBlQ8G&#10;Zndprm2xuSlJ1PrvjSC4PJzHx5ktWlOLKzlfWVYw6CcgiHOrKy4UHA/r3gSED8gaa8uk4E4eFvOP&#10;zgxTbW+8o+s+FCKOsE9RQRlCk0rp85IM+r5tiKN3ss5giNIVUju8xXFTy68kGUuDFUdCiQ0tS8rP&#10;+4uJkL/V73+VZz+Dpdu2w1FjD5tTplT3s/2eggjUhnf41c60gvEInl/iD5Dz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ZUQHBsMAAADbAAAADwAAAAAAAAAAAAAAAACcAgAA&#10;ZHJzL2Rvd25yZXYueG1sUEsFBgAAAAAEAAQA9wAAAIwDAAAAAA==&#10;">
                  <v:imagedata r:id="rId42"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4B15F1" w:rsidRDefault="004B15F1" w:rsidP="00563651">
                        <w:pPr>
                          <w:pStyle w:val="Caption"/>
                          <w:jc w:val="both"/>
                        </w:pPr>
                        <w:bookmarkStart w:id="98" w:name="_Ref226013849"/>
                        <w:r>
                          <w:t xml:space="preserve">Figure </w:t>
                        </w:r>
                        <w:fldSimple w:instr=" SEQ Figure \* ARABIC ">
                          <w:r>
                            <w:rPr>
                              <w:noProof/>
                            </w:rPr>
                            <w:t>9</w:t>
                          </w:r>
                        </w:fldSimple>
                        <w:bookmarkEnd w:id="98"/>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 xml:space="preserve">There are two factors to look at on the back end: the performance of the </w:t>
      </w:r>
      <w:proofErr w:type="spellStart"/>
      <w:r>
        <w:t>HttpInterceptor</w:t>
      </w:r>
      <w:proofErr w:type="spellEnd"/>
      <w:r>
        <w:t xml:space="preserve"> extension, and that of the </w:t>
      </w:r>
      <w:proofErr w:type="spellStart"/>
      <w:r>
        <w:t>FunctionLibrary</w:t>
      </w:r>
      <w:proofErr w:type="spellEnd"/>
      <w:r>
        <w:t xml:space="preserve"> extension. The performance of the </w:t>
      </w:r>
      <w:proofErr w:type="spellStart"/>
      <w:r>
        <w:t>HttpInterceptor</w:t>
      </w:r>
      <w:proofErr w:type="spellEnd"/>
      <w:r>
        <w:t xml:space="preserve"> extension is impacted by whether or not it encounters a new UA string, thus it is important to separate these two cases. The performance of the </w:t>
      </w:r>
      <w:proofErr w:type="spellStart"/>
      <w:r>
        <w:t>FunctionLibrary</w:t>
      </w:r>
      <w:proofErr w:type="spellEnd"/>
      <w:r>
        <w:t xml:space="preserve">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it was necessary to add a call to the datasources on he test page. A single datasource should suffice as Enonic caches the result on a per-session basis, and the </w:t>
      </w:r>
      <w:proofErr w:type="spellStart"/>
      <w:r>
        <w:t>FunctionLibrary</w:t>
      </w:r>
      <w:proofErr w:type="spellEnd"/>
      <w:r>
        <w:t xml:space="preserve">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w:t>
      </w:r>
      <w:proofErr w:type="spellStart"/>
      <w:r>
        <w:t>Bluman</w:t>
      </w:r>
      <w:proofErr w:type="spellEnd"/>
      <w:r>
        <w:t xml:space="preserve">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xml:space="preserve">, with a datasource call to the </w:t>
      </w:r>
      <w:proofErr w:type="spellStart"/>
      <w:r>
        <w:t>FunctionLibrary</w:t>
      </w:r>
      <w:proofErr w:type="spellEnd"/>
      <w:r>
        <w:t xml:space="preserve"> extension method </w:t>
      </w:r>
      <w:proofErr w:type="spellStart"/>
      <w:r>
        <w:t>getUAFamily</w:t>
      </w:r>
      <w:proofErr w:type="spellEnd"/>
      <w:r>
        <w:t xml:space="preserve">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99" w:name="_Toc228882387"/>
      <w:r>
        <w:t>Measuring front-end performance</w:t>
      </w:r>
      <w:bookmarkEnd w:id="99"/>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217E2F0C"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w:t>
      </w:r>
      <w:proofErr w:type="spellStart"/>
      <w:r>
        <w:t>getTime</w:t>
      </w:r>
      <w:proofErr w:type="spellEnd"/>
      <w:r>
        <w:t xml:space="preserve"> function, which is a part of JS’s Date prototype </w:t>
      </w:r>
      <w:r w:rsidR="00726416">
        <w:fldChar w:fldCharType="begin"/>
      </w:r>
      <w:r w:rsidR="00726416">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726416">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77777777" w:rsidR="00563651" w:rsidRDefault="00563651" w:rsidP="00AD4835">
      <w:pPr>
        <w:pStyle w:val="Heading3"/>
        <w:spacing w:line="360" w:lineRule="auto"/>
        <w:jc w:val="both"/>
      </w:pPr>
      <w:bookmarkStart w:id="100" w:name="_Toc228882388"/>
      <w:r>
        <w:t>Comparing the built-in system with our plugin</w:t>
      </w:r>
      <w:bookmarkEnd w:id="100"/>
    </w:p>
    <w:p w14:paraId="0055132A" w14:textId="7879C2F8"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 xml:space="preserve">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w:t>
      </w:r>
      <w:proofErr w:type="spellStart"/>
      <w:r>
        <w:t>FunctionLibrary</w:t>
      </w:r>
      <w:proofErr w:type="spellEnd"/>
      <w:r>
        <w:t xml:space="preserve">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101" w:name="_Toc228882389"/>
      <w:r>
        <w:t>Results</w:t>
      </w:r>
      <w:bookmarkEnd w:id="101"/>
    </w:p>
    <w:p w14:paraId="5416A7F5" w14:textId="77777777" w:rsidR="00563651" w:rsidRDefault="00563651" w:rsidP="00AD4835">
      <w:pPr>
        <w:spacing w:line="360" w:lineRule="auto"/>
        <w:jc w:val="both"/>
      </w:pPr>
      <w:r>
        <w:t xml:space="preserve">The following section contains the results from the various performance tests described earlier. The tests were run on an Apache Tomcat webserver running Enonic, and all requests to it were done from the same machine addressing </w:t>
      </w:r>
      <w:proofErr w:type="spellStart"/>
      <w:r>
        <w:t>localhost</w:t>
      </w:r>
      <w:proofErr w:type="spellEnd"/>
      <w:r>
        <w: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77777777" w:rsidR="00563651" w:rsidRDefault="00563651" w:rsidP="00AD4835">
      <w:pPr>
        <w:pStyle w:val="Heading3"/>
        <w:spacing w:line="360" w:lineRule="auto"/>
        <w:jc w:val="both"/>
      </w:pPr>
      <w:bookmarkStart w:id="102" w:name="_Toc228882390"/>
      <w:r>
        <w:t>JavaScript Performance</w:t>
      </w:r>
      <w:bookmarkEnd w:id="102"/>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7FF044B5">
            <wp:extent cx="5756764"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3">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103" w:name="_Ref228876222"/>
      <w:r>
        <w:t xml:space="preserve">Figure </w:t>
      </w:r>
      <w:fldSimple w:instr=" SEQ Figure \* ARABIC ">
        <w:r w:rsidR="009347E4">
          <w:rPr>
            <w:noProof/>
          </w:rPr>
          <w:t>10</w:t>
        </w:r>
      </w:fldSimple>
      <w:bookmarkEnd w:id="103"/>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104" w:name="_Toc228882391"/>
      <w:r>
        <w:t>Back-end performance</w:t>
      </w:r>
      <w:bookmarkEnd w:id="104"/>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77777777" w:rsidR="00563651" w:rsidRDefault="00563651" w:rsidP="00AD4835">
      <w:pPr>
        <w:pStyle w:val="Heading4"/>
        <w:spacing w:line="360" w:lineRule="auto"/>
        <w:jc w:val="both"/>
      </w:pPr>
      <w:bookmarkStart w:id="105" w:name="_Toc228882392"/>
      <w:r>
        <w:t>Request Round-trip time</w:t>
      </w:r>
      <w:bookmarkEnd w:id="105"/>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7CC6FBD7">
            <wp:extent cx="5752843"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106" w:name="_Ref228876357"/>
      <w:r>
        <w:t xml:space="preserve">Figure </w:t>
      </w:r>
      <w:fldSimple w:instr=" SEQ Figure \* ARABIC ">
        <w:r w:rsidR="009347E4">
          <w:rPr>
            <w:noProof/>
          </w:rPr>
          <w:t>11</w:t>
        </w:r>
      </w:fldSimple>
      <w:bookmarkEnd w:id="106"/>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107" w:name="_Toc228882393"/>
      <w:r>
        <w:t>Server processing time</w:t>
      </w:r>
      <w:bookmarkEnd w:id="107"/>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w:t>
      </w:r>
      <w:proofErr w:type="spellStart"/>
      <w:r>
        <w:t>getUAFamily</w:t>
      </w:r>
      <w:proofErr w:type="spellEnd"/>
      <w:r>
        <w:t xml:space="preserve"> method is invoked from a datasource. To test the method I needed a UA family definition file to that </w:t>
      </w:r>
      <w:proofErr w:type="spellStart"/>
      <w:r>
        <w:t>getUAFamily</w:t>
      </w:r>
      <w:proofErr w:type="spellEnd"/>
      <w:r>
        <w:t xml:space="preserve">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4B15F1" w:rsidRPr="00BF1848" w:rsidRDefault="004B15F1" w:rsidP="00563651">
                              <w:pPr>
                                <w:rPr>
                                  <w:rFonts w:ascii="Consolas" w:hAnsi="Consolas"/>
                                  <w:sz w:val="20"/>
                                  <w:szCs w:val="20"/>
                                </w:rPr>
                              </w:pPr>
                              <w:r w:rsidRPr="00BF1848">
                                <w:rPr>
                                  <w:rFonts w:ascii="Consolas" w:hAnsi="Consolas"/>
                                  <w:sz w:val="20"/>
                                  <w:szCs w:val="20"/>
                                </w:rPr>
                                <w:t>{</w:t>
                              </w:r>
                            </w:p>
                            <w:p w14:paraId="3D5D9165"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4B15F1" w:rsidRPr="00BF1848" w:rsidRDefault="004B15F1" w:rsidP="00563651">
                              <w:pPr>
                                <w:rPr>
                                  <w:rFonts w:ascii="Consolas" w:hAnsi="Consolas"/>
                                  <w:sz w:val="20"/>
                                  <w:szCs w:val="20"/>
                                </w:rPr>
                              </w:pPr>
                              <w:r w:rsidRPr="00BF1848">
                                <w:rPr>
                                  <w:rFonts w:ascii="Consolas" w:hAnsi="Consolas"/>
                                  <w:sz w:val="20"/>
                                  <w:szCs w:val="20"/>
                                </w:rPr>
                                <w:tab/>
                                <w:t>},</w:t>
                              </w:r>
                            </w:p>
                            <w:p w14:paraId="0BA9F798"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4B15F1" w:rsidRPr="00BF1848" w:rsidRDefault="004B15F1"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4B15F1" w:rsidRDefault="004B15F1" w:rsidP="00563651">
                              <w:pPr>
                                <w:pStyle w:val="Caption"/>
                                <w:rPr>
                                  <w:noProof/>
                                </w:rPr>
                              </w:pPr>
                              <w:bookmarkStart w:id="108" w:name="_Ref226015519"/>
                              <w:r>
                                <w:t xml:space="preserve">Code Snippet </w:t>
                              </w:r>
                              <w:fldSimple w:instr=" SEQ Code_Snippet \* ARABIC ">
                                <w:r>
                                  <w:rPr>
                                    <w:noProof/>
                                  </w:rPr>
                                  <w:t>14</w:t>
                                </w:r>
                              </w:fldSimple>
                              <w:bookmarkEnd w:id="108"/>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4B15F1" w:rsidRPr="00BF1848" w:rsidRDefault="004B15F1" w:rsidP="00563651">
                        <w:pPr>
                          <w:rPr>
                            <w:rFonts w:ascii="Consolas" w:hAnsi="Consolas"/>
                            <w:sz w:val="20"/>
                            <w:szCs w:val="20"/>
                          </w:rPr>
                        </w:pPr>
                        <w:r w:rsidRPr="00BF1848">
                          <w:rPr>
                            <w:rFonts w:ascii="Consolas" w:hAnsi="Consolas"/>
                            <w:sz w:val="20"/>
                            <w:szCs w:val="20"/>
                          </w:rPr>
                          <w:t>{</w:t>
                        </w:r>
                      </w:p>
                      <w:p w14:paraId="3D5D9165"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4B15F1" w:rsidRPr="00BF1848" w:rsidRDefault="004B15F1" w:rsidP="00563651">
                        <w:pPr>
                          <w:rPr>
                            <w:rFonts w:ascii="Consolas" w:hAnsi="Consolas"/>
                            <w:sz w:val="20"/>
                            <w:szCs w:val="20"/>
                          </w:rPr>
                        </w:pPr>
                        <w:r w:rsidRPr="00BF1848">
                          <w:rPr>
                            <w:rFonts w:ascii="Consolas" w:hAnsi="Consolas"/>
                            <w:sz w:val="20"/>
                            <w:szCs w:val="20"/>
                          </w:rPr>
                          <w:tab/>
                          <w:t>},</w:t>
                        </w:r>
                      </w:p>
                      <w:p w14:paraId="0BA9F798" w14:textId="77777777" w:rsidR="004B15F1" w:rsidRPr="00BF1848" w:rsidRDefault="004B15F1"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4B15F1" w:rsidRPr="00BF1848" w:rsidRDefault="004B15F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4B15F1" w:rsidRPr="00BF1848" w:rsidRDefault="004B15F1"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4B15F1" w:rsidRDefault="004B15F1" w:rsidP="00563651">
                        <w:pPr>
                          <w:pStyle w:val="Caption"/>
                          <w:rPr>
                            <w:noProof/>
                          </w:rPr>
                        </w:pPr>
                        <w:bookmarkStart w:id="109" w:name="_Ref226015519"/>
                        <w:r>
                          <w:t xml:space="preserve">Code Snippet </w:t>
                        </w:r>
                        <w:fldSimple w:instr=" SEQ Code_Snippet \* ARABIC ">
                          <w:r>
                            <w:rPr>
                              <w:noProof/>
                            </w:rPr>
                            <w:t>14</w:t>
                          </w:r>
                        </w:fldSimple>
                        <w:bookmarkEnd w:id="109"/>
                        <w:r>
                          <w:t xml:space="preserve">: The UA family definition JSON used for testing </w:t>
                        </w:r>
                        <w:proofErr w:type="spellStart"/>
                        <w:r>
                          <w:t>getUAFamily</w:t>
                        </w:r>
                        <w:proofErr w:type="spellEnd"/>
                        <w:r>
                          <w:t>.</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 </w:t>
      </w:r>
      <w:proofErr w:type="spellStart"/>
      <w:proofErr w:type="gramStart"/>
      <w:r>
        <w:t>getUAFamily</w:t>
      </w:r>
      <w:proofErr w:type="spellEnd"/>
      <w:proofErr w:type="gramEnd"/>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4D346202">
            <wp:extent cx="5752843"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10" w:name="_Ref226015408"/>
      <w:r>
        <w:t xml:space="preserve">Figure </w:t>
      </w:r>
      <w:fldSimple w:instr=" SEQ Figure \* ARABIC ">
        <w:r w:rsidR="009347E4">
          <w:rPr>
            <w:noProof/>
          </w:rPr>
          <w:t>12</w:t>
        </w:r>
      </w:fldSimple>
      <w:bookmarkEnd w:id="110"/>
      <w:r>
        <w:t xml:space="preserve">: The average backend rendering and processing time spent, as well as the average time spent executing the </w:t>
      </w:r>
      <w:proofErr w:type="spellStart"/>
      <w:r>
        <w:t>getUAFamily</w:t>
      </w:r>
      <w:proofErr w:type="spellEnd"/>
      <w:r>
        <w:t xml:space="preserve">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 xml:space="preserve">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w:t>
      </w:r>
      <w:proofErr w:type="spellStart"/>
      <w:r>
        <w:t>getUAFamily</w:t>
      </w:r>
      <w:proofErr w:type="spellEnd"/>
      <w:r>
        <w:t xml:space="preserve">,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w:t>
      </w:r>
      <w:proofErr w:type="spellStart"/>
      <w:r>
        <w:t>getUAFamily</w:t>
      </w:r>
      <w:proofErr w:type="spellEnd"/>
      <w:r>
        <w:t xml:space="preserve"> and the </w:t>
      </w:r>
      <w:proofErr w:type="spellStart"/>
      <w:r>
        <w:t>HttpInterceptor</w:t>
      </w:r>
      <w:proofErr w:type="spellEnd"/>
      <w:r>
        <w:t xml:space="preserve">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11" w:name="_Toc228882394"/>
      <w:r>
        <w:t>Summary</w:t>
      </w:r>
      <w:bookmarkEnd w:id="111"/>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12" w:name="_Toc228882395"/>
      <w:r>
        <w:t>Summary and Conclusions</w:t>
      </w:r>
      <w:bookmarkEnd w:id="112"/>
    </w:p>
    <w:p w14:paraId="62CCE26A" w14:textId="5ABC04D7"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13" w:name="_Toc228882396"/>
      <w:r>
        <w:t>Why RESS and server-side feature detection?</w:t>
      </w:r>
      <w:bookmarkEnd w:id="113"/>
    </w:p>
    <w:p w14:paraId="2D6337E9" w14:textId="15FC010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726416">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726416">
          <w:rPr>
            <w:noProof/>
          </w:rPr>
          <w:t>3</w:t>
        </w:r>
      </w:hyperlink>
      <w:r w:rsidR="00726416">
        <w:rPr>
          <w:noProof/>
        </w:rPr>
        <w:t xml:space="preserve">, </w:t>
      </w:r>
      <w:hyperlink w:anchor="_ENREF_7" w:tooltip="Wroblewski, 2011 #1" w:history="1">
        <w:r w:rsidR="00726416">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26246602"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726416">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726416">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726416">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726416">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35220D97"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14" w:name="_Toc228882397"/>
      <w:r>
        <w:t>The Advantage of RESS and server-side device detection</w:t>
      </w:r>
      <w:bookmarkEnd w:id="114"/>
    </w:p>
    <w:p w14:paraId="75C1825B" w14:textId="787B1263"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726416">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726416">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FB30451"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15" w:name="_Toc228882398"/>
      <w:r>
        <w:t>Performance gains with RESS and server-side feature detection</w:t>
      </w:r>
      <w:bookmarkEnd w:id="115"/>
    </w:p>
    <w:p w14:paraId="4A6ECE7A" w14:textId="267EF215"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726416">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726416">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726416">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726416">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7F94FCD"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726416">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726416">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2D7A6BF5"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6" w:name="_Toc228882399"/>
      <w:r>
        <w:t>Disadvantages of using RESS and server-side feature detection</w:t>
      </w:r>
      <w:bookmarkEnd w:id="116"/>
    </w:p>
    <w:p w14:paraId="6051C415" w14:textId="621B2839"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7" w:name="_Toc228882400"/>
      <w:r>
        <w:t>Making the Web Future Friendly with RESS</w:t>
      </w:r>
      <w:bookmarkEnd w:id="117"/>
    </w:p>
    <w:p w14:paraId="6BF85A1F" w14:textId="402922A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18" w:name="_Toc228882401"/>
      <w:r>
        <w:t>Content f</w:t>
      </w:r>
      <w:r w:rsidR="00AD0DF9">
        <w:t>irst</w:t>
      </w:r>
      <w:bookmarkEnd w:id="118"/>
    </w:p>
    <w:p w14:paraId="0BC25902" w14:textId="2DE0578E"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19" w:name="_Toc228882402"/>
      <w:r>
        <w:t xml:space="preserve">Data </w:t>
      </w:r>
      <w:r w:rsidR="00AD0DF9">
        <w:t>centric</w:t>
      </w:r>
      <w:bookmarkEnd w:id="119"/>
    </w:p>
    <w:p w14:paraId="4A29A12C" w14:textId="2644001D"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09B88B2E"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w:t>
      </w:r>
      <w:proofErr w:type="spellStart"/>
      <w:r>
        <w:t>Bagcheck</w:t>
      </w:r>
      <w:proofErr w:type="spellEnd"/>
      <w:r>
        <w:t xml:space="preserve"> Web application can be accessed from a command line interface due to it being available through a generalized API </w:t>
      </w:r>
      <w:r w:rsidR="00726416">
        <w:fldChar w:fldCharType="begin"/>
      </w:r>
      <w:r w:rsidR="00726416">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726416">
          <w:rPr>
            <w:noProof/>
          </w:rPr>
          <w:t>52</w:t>
        </w:r>
      </w:hyperlink>
      <w:r w:rsidR="00726416">
        <w:rPr>
          <w:noProof/>
        </w:rPr>
        <w:t>]</w:t>
      </w:r>
      <w:r w:rsidR="00726416">
        <w:fldChar w:fldCharType="end"/>
      </w:r>
      <w:r>
        <w:t xml:space="preserve">. His </w:t>
      </w:r>
      <w:proofErr w:type="spellStart"/>
      <w:r>
        <w:t>Bagcheck</w:t>
      </w:r>
      <w:proofErr w:type="spellEnd"/>
      <w:r>
        <w:t xml:space="preserve"> blog is incidentally also the first site he developed using RESS, and uses as an example in his article describing the concept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20" w:name="_Toc228882403"/>
      <w:r>
        <w:t>Choosing Enonic</w:t>
      </w:r>
      <w:bookmarkEnd w:id="120"/>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79FD8DD0" w:rsidR="00AD0DF9" w:rsidRDefault="00AD0DF9" w:rsidP="00AD4835">
      <w:pPr>
        <w:spacing w:line="360" w:lineRule="auto"/>
        <w:jc w:val="both"/>
      </w:pPr>
      <w:r>
        <w:t>Looking into this I found Enonic, a CMS that is used in several large Web sites in the Norwegian public sector, such as The Norwegian Labor and Welfare Service (NAV), The Norwegian Public Roads Administration (</w:t>
      </w:r>
      <w:proofErr w:type="spellStart"/>
      <w:r>
        <w:t>Statens</w:t>
      </w:r>
      <w:proofErr w:type="spellEnd"/>
      <w:r>
        <w:t xml:space="preserve"> </w:t>
      </w:r>
      <w:proofErr w:type="spellStart"/>
      <w:r>
        <w:t>Vegvesen</w:t>
      </w:r>
      <w:proofErr w:type="spellEnd"/>
      <w:r>
        <w:t xml:space="preserve">) and The Norwegian Agency for Development Cooperation (NORAD) </w:t>
      </w:r>
      <w:r w:rsidR="00726416">
        <w:fldChar w:fldCharType="begin"/>
      </w:r>
      <w:r w:rsidR="00726416">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726416">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61BC3566"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3D88F72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726416">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726416">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726416">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726416">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36858C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w:t>
      </w:r>
      <w:proofErr w:type="spellStart"/>
      <w:r>
        <w:t>dotCMS</w:t>
      </w:r>
      <w:proofErr w:type="spellEnd"/>
      <w:r>
        <w:t xml:space="preserve"> – a popular open-source web CMS – which also supports plugins built much the same way as Enonic, with OSGi bundles and Spring </w:t>
      </w:r>
      <w:r w:rsidR="00726416">
        <w:fldChar w:fldCharType="begin"/>
      </w:r>
      <w:r w:rsidR="00726416">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726416">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21" w:name="_Toc228882404"/>
      <w:r>
        <w:t>The plugin</w:t>
      </w:r>
      <w:bookmarkEnd w:id="121"/>
    </w:p>
    <w:p w14:paraId="60DD7C9F" w14:textId="123B0619"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726416">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22" w:name="_Toc228882405"/>
      <w:r>
        <w:t>Performance impact</w:t>
      </w:r>
      <w:bookmarkEnd w:id="122"/>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77777777" w:rsidR="00AD0DF9" w:rsidRDefault="00AD0DF9" w:rsidP="00AD4835">
      <w:pPr>
        <w:pStyle w:val="Heading3"/>
        <w:spacing w:line="360" w:lineRule="auto"/>
        <w:jc w:val="both"/>
      </w:pPr>
      <w:bookmarkStart w:id="123" w:name="_Toc228882406"/>
      <w:r>
        <w:t>The plugin versus Enonic’s device classification</w:t>
      </w:r>
      <w:bookmarkEnd w:id="123"/>
    </w:p>
    <w:p w14:paraId="572F6DD4" w14:textId="5518B7D7" w:rsidR="00AD0DF9" w:rsidRDefault="00AD0DF9" w:rsidP="00AD4835">
      <w:pPr>
        <w:spacing w:line="360" w:lineRule="auto"/>
        <w:jc w:val="both"/>
      </w:pPr>
      <w:r>
        <w:t xml:space="preserve">Enonic provides it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71152E59"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726416">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726416">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24" w:name="_Toc228882407"/>
      <w:r>
        <w:t>Using the plugin in Enonic Web pages</w:t>
      </w:r>
      <w:bookmarkEnd w:id="124"/>
    </w:p>
    <w:p w14:paraId="6DE926A2" w14:textId="77777777" w:rsidR="00AD0DF9" w:rsidRDefault="00AD0DF9" w:rsidP="00AD4835">
      <w:pPr>
        <w:spacing w:line="360" w:lineRule="auto"/>
        <w:jc w:val="both"/>
      </w:pPr>
      <w:r>
        <w:t xml:space="preserve">It is not just a matter of installing the plugin to be able to use it. To use it on Enonic Web pages, certain changes need to be made in terms of structure and usage of datasources. Firstly, every page that is made using RESS principles needs to invoke the </w:t>
      </w:r>
      <w:proofErr w:type="spellStart"/>
      <w:r>
        <w:t>getUAFamily</w:t>
      </w:r>
      <w:proofErr w:type="spellEnd"/>
      <w:r>
        <w:t xml:space="preserve"> method from the </w:t>
      </w:r>
      <w:proofErr w:type="spellStart"/>
      <w:r>
        <w:t>FunctionLibrary</w:t>
      </w:r>
      <w:proofErr w:type="spellEnd"/>
      <w:r>
        <w:t xml:space="preserve">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w:t>
      </w:r>
      <w:proofErr w:type="spellStart"/>
      <w:r>
        <w:t>FunctionLibrary</w:t>
      </w:r>
      <w:proofErr w:type="spellEnd"/>
      <w:r>
        <w:t xml:space="preserve">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25" w:name="_Toc228882408"/>
      <w:r>
        <w:t>Potential problems</w:t>
      </w:r>
      <w:bookmarkEnd w:id="125"/>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20E0150E"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726416">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726416">
          <w:rPr>
            <w:noProof/>
          </w:rPr>
          <w:t>56</w:t>
        </w:r>
      </w:hyperlink>
      <w:r w:rsidR="00726416">
        <w:rPr>
          <w:noProof/>
        </w:rPr>
        <w:t>]</w:t>
      </w:r>
      <w:r w:rsidR="00726416">
        <w:fldChar w:fldCharType="end"/>
      </w:r>
      <w:r>
        <w:t xml:space="preserve">. Doing this is apparently unreliable, though, as the various attributes, such as </w:t>
      </w:r>
      <w:proofErr w:type="spellStart"/>
      <w:r>
        <w:t>appName</w:t>
      </w:r>
      <w:proofErr w:type="spellEnd"/>
      <w:r>
        <w:t xml:space="preserve">, returns the wrong name for various UA’s. For instance it returns the string “Netscape” for Gecko- and </w:t>
      </w:r>
      <w:proofErr w:type="spellStart"/>
      <w:r>
        <w:t>WebKit</w:t>
      </w:r>
      <w:proofErr w:type="spellEnd"/>
      <w:r>
        <w:t xml:space="preserve">-based browsers like Firefox and Chrome, respectively </w:t>
      </w:r>
      <w:r w:rsidR="00726416">
        <w:fldChar w:fldCharType="begin"/>
      </w:r>
      <w:r w:rsidR="00726416">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726416">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w:t>
      </w:r>
      <w:proofErr w:type="spellStart"/>
      <w:r>
        <w:t>nojs</w:t>
      </w:r>
      <w:proofErr w:type="spellEnd"/>
      <w:r>
        <w:t>”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3720F684"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726416">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726416">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6" w:name="_Toc228882409"/>
      <w:r>
        <w:t>Summary</w:t>
      </w:r>
      <w:bookmarkEnd w:id="126"/>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208D73DB" w:rsidR="000009A9" w:rsidRDefault="00AD0DF9" w:rsidP="00AD4835">
      <w:pPr>
        <w:spacing w:line="360" w:lineRule="auto"/>
        <w:jc w:val="both"/>
      </w:pPr>
      <w:r>
        <w:t>I have described why I chose to implement a RESS system generally and why I did it in Enonic specifically. Looking at the relevance of RESS in the context of CMS’s is important, especially in the light of arguments that many of the things RESS pr</w:t>
      </w:r>
      <w:r w:rsidR="00D2733B">
        <w:t>ovides can be used to solve several</w:t>
      </w:r>
      <w:r>
        <w:t xml:space="preserve"> of the problems we face when using CMS’s for mobile devices </w:t>
      </w:r>
      <w:r w:rsidR="00726416">
        <w:fldChar w:fldCharType="begin"/>
      </w:r>
      <w:r w:rsidR="00726416">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726416">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063A87B9" w:rsidR="00AD0DF9" w:rsidRDefault="000009A9" w:rsidP="000009A9">
      <w:r>
        <w:br w:type="page"/>
      </w:r>
    </w:p>
    <w:p w14:paraId="43359196" w14:textId="77777777" w:rsidR="00AD0DF9" w:rsidRPr="005A7C51" w:rsidRDefault="00AD0DF9" w:rsidP="00AD4835">
      <w:pPr>
        <w:pStyle w:val="Heading2"/>
        <w:spacing w:line="360" w:lineRule="auto"/>
        <w:jc w:val="both"/>
      </w:pPr>
      <w:bookmarkStart w:id="127" w:name="_Toc228882410"/>
      <w:r>
        <w:t>Conclusion</w:t>
      </w:r>
      <w:bookmarkEnd w:id="127"/>
    </w:p>
    <w:p w14:paraId="791EF198" w14:textId="7C9C6881"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726416">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726416">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726416">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726416">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726416">
        <w:fldChar w:fldCharType="separate"/>
      </w:r>
      <w:r w:rsidR="00726416">
        <w:rPr>
          <w:noProof/>
        </w:rPr>
        <w:t>[</w:t>
      </w:r>
      <w:hyperlink w:anchor="_ENREF_2" w:tooltip="Marcotte, 2011 #15" w:history="1">
        <w:r w:rsidR="00726416">
          <w:rPr>
            <w:noProof/>
          </w:rPr>
          <w:t>2</w:t>
        </w:r>
      </w:hyperlink>
      <w:r w:rsidR="00726416">
        <w:rPr>
          <w:noProof/>
        </w:rPr>
        <w:t>]</w:t>
      </w:r>
      <w:r w:rsidR="00726416">
        <w:fldChar w:fldCharType="end"/>
      </w:r>
      <w:r>
        <w:t xml:space="preserve">, Mobile First </w:t>
      </w:r>
      <w:r w:rsidR="00726416">
        <w:fldChar w:fldCharType="begin"/>
      </w:r>
      <w:r w:rsidR="00726416">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726416">
        <w:fldChar w:fldCharType="separate"/>
      </w:r>
      <w:r w:rsidR="00726416">
        <w:rPr>
          <w:noProof/>
        </w:rPr>
        <w:t>[</w:t>
      </w:r>
      <w:hyperlink w:anchor="_ENREF_27" w:tooltip="Wroblewski, 2011 #14" w:history="1">
        <w:r w:rsidR="00726416">
          <w:rPr>
            <w:noProof/>
          </w:rPr>
          <w:t>27</w:t>
        </w:r>
      </w:hyperlink>
      <w:r w:rsidR="00726416">
        <w:rPr>
          <w:noProof/>
        </w:rPr>
        <w:t>]</w:t>
      </w:r>
      <w:r w:rsidR="00726416">
        <w:fldChar w:fldCharType="end"/>
      </w:r>
      <w:r>
        <w:t xml:space="preserve"> and RESS </w:t>
      </w:r>
      <w:r w:rsidR="00726416">
        <w:fldChar w:fldCharType="begin"/>
      </w:r>
      <w:r w:rsidR="00726416">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726416">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726416">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726416">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58B54734"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726416">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726416">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354790D1"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xml:space="preserve">,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726416">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726416">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44F6B05C" w:rsidR="00AD0DF9" w:rsidRDefault="00305DC5" w:rsidP="00AD4835">
      <w:pPr>
        <w:spacing w:line="360" w:lineRule="auto"/>
        <w:jc w:val="both"/>
      </w:pPr>
      <w:r>
        <w:t>It can be argued that m</w:t>
      </w:r>
      <w:r w:rsidR="00AD0DF9">
        <w:t>y system adhere</w:t>
      </w:r>
      <w:r>
        <w:t>s</w:t>
      </w:r>
      <w:r w:rsidR="00AD0DF9">
        <w:t xml:space="preserv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28" w:name="_Toc228882411"/>
      <w:r>
        <w:t>Future work</w:t>
      </w:r>
      <w:bookmarkEnd w:id="128"/>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DA54674"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726416">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6EFF8BBE"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5676DF">
        <w:t>ecture. In this case the server-</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29" w:name="_Toc228882412"/>
      <w:r>
        <w:t>Appendices</w:t>
      </w:r>
      <w:bookmarkEnd w:id="129"/>
    </w:p>
    <w:p w14:paraId="4038CB18" w14:textId="77777777" w:rsidR="00684EF9" w:rsidRDefault="00684EF9" w:rsidP="00684EF9">
      <w:pPr>
        <w:pStyle w:val="Heading2"/>
      </w:pPr>
      <w:bookmarkStart w:id="130" w:name="_Toc228882413"/>
      <w:r>
        <w:rPr>
          <w:noProof/>
        </w:rPr>
        <w:pict w14:anchorId="588DA323">
          <v:shape id="_x0000_s1031" type="#_x0000_t75" style="position:absolute;left:0;text-align:left;margin-left:-27pt;margin-top:32.25pt;width:513pt;height:425.35pt;z-index:251658240;mso-position-horizontal-relative:text;mso-position-vertical-relative:text" o:allowoverlap="f">
            <v:imagedata r:id="rId46" o:title=""/>
            <w10:wrap type="square"/>
          </v:shape>
          <o:OLEObject Type="Embed" ProgID="Excel.Sheet.12" ShapeID="_x0000_s1031" DrawAspect="Content" ObjectID="_1302628554" r:id="rId47"/>
        </w:pict>
      </w:r>
      <w:r>
        <w:t>Appendix A – JavaScript performance test data</w:t>
      </w:r>
      <w:bookmarkEnd w:id="130"/>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684EF9" w:rsidP="00684EF9">
      <w:pPr>
        <w:pStyle w:val="Heading2"/>
      </w:pPr>
      <w:bookmarkStart w:id="131" w:name="_Toc228882414"/>
      <w:r>
        <w:rPr>
          <w:noProof/>
        </w:rPr>
        <w:pict w14:anchorId="4CB854B9">
          <v:shape id="_x0000_s1032" type="#_x0000_t75" style="position:absolute;left:0;text-align:left;margin-left:-27pt;margin-top:27pt;width:513pt;height:286.3pt;z-index:251688960;mso-position-horizontal-relative:text;mso-position-vertical-relative:text">
            <v:imagedata r:id="rId48" o:title=""/>
            <w10:wrap type="square"/>
          </v:shape>
          <o:OLEObject Type="Embed" ProgID="Excel.Sheet.12" ShapeID="_x0000_s1032" DrawAspect="Content" ObjectID="_1302628553" r:id="rId49"/>
        </w:pict>
      </w:r>
      <w:r>
        <w:t>Appendix B – Request round-trip time test data</w:t>
      </w:r>
      <w:bookmarkEnd w:id="131"/>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32" w:name="_Toc228882415"/>
      <w:r>
        <w:t>Appendix C – Back-end performance test data</w:t>
      </w:r>
      <w:bookmarkEnd w:id="132"/>
    </w:p>
    <w:p w14:paraId="223009A7" w14:textId="77777777" w:rsidR="00684EF9" w:rsidRPr="002B033A" w:rsidRDefault="00684EF9"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0" o:title=""/>
            <w10:wrap type="square"/>
          </v:shape>
          <o:OLEObject Type="Embed" ProgID="Excel.Sheet.12" ShapeID="_x0000_s1033" DrawAspect="Content" ObjectID="_1302628552" r:id="rId51"/>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bookmarkStart w:id="133" w:name="_Toc228882416"/>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r>
        <w:t>Bibliography</w:t>
      </w:r>
      <w:bookmarkEnd w:id="133"/>
    </w:p>
    <w:p w14:paraId="12C0683D" w14:textId="77777777" w:rsidR="00726416" w:rsidRPr="00726416" w:rsidRDefault="00726416" w:rsidP="00726416">
      <w:pPr>
        <w:ind w:left="720" w:hanging="720"/>
        <w:rPr>
          <w:rFonts w:ascii="Cambria" w:hAnsi="Cambria"/>
          <w:noProof/>
        </w:rPr>
      </w:pPr>
      <w:r>
        <w:fldChar w:fldCharType="begin"/>
      </w:r>
      <w:r>
        <w:instrText xml:space="preserve"> ADDIN EN.REFLIST </w:instrText>
      </w:r>
      <w:r>
        <w:fldChar w:fldCharType="separate"/>
      </w:r>
      <w:bookmarkStart w:id="134" w:name="_ENREF_1"/>
      <w:r w:rsidRPr="00726416">
        <w:rPr>
          <w:rFonts w:ascii="Cambria" w:hAnsi="Cambria"/>
          <w:noProof/>
        </w:rPr>
        <w:t>[1]</w:t>
      </w:r>
      <w:r w:rsidRPr="00726416">
        <w:rPr>
          <w:rFonts w:ascii="Cambria" w:hAnsi="Cambria"/>
          <w:noProof/>
        </w:rPr>
        <w:tab/>
        <w:t xml:space="preserve">M. Murphy and M. Meeker, "Top mobile internet trends," </w:t>
      </w:r>
      <w:r w:rsidRPr="00726416">
        <w:rPr>
          <w:rFonts w:ascii="Cambria" w:hAnsi="Cambria"/>
          <w:i/>
          <w:noProof/>
        </w:rPr>
        <w:t xml:space="preserve">KPCB Relationship Capital, </w:t>
      </w:r>
      <w:r w:rsidRPr="00726416">
        <w:rPr>
          <w:rFonts w:ascii="Cambria" w:hAnsi="Cambria"/>
          <w:noProof/>
        </w:rPr>
        <w:t>2011.</w:t>
      </w:r>
      <w:bookmarkEnd w:id="134"/>
    </w:p>
    <w:p w14:paraId="10F71DF0" w14:textId="77777777" w:rsidR="00726416" w:rsidRPr="00726416" w:rsidRDefault="00726416" w:rsidP="00726416">
      <w:pPr>
        <w:ind w:left="720" w:hanging="720"/>
        <w:rPr>
          <w:rFonts w:ascii="Cambria" w:hAnsi="Cambria"/>
          <w:noProof/>
        </w:rPr>
      </w:pPr>
      <w:bookmarkStart w:id="135" w:name="_ENREF_2"/>
      <w:r w:rsidRPr="00726416">
        <w:rPr>
          <w:rFonts w:ascii="Cambria" w:hAnsi="Cambria"/>
          <w:noProof/>
        </w:rPr>
        <w:t>[2]</w:t>
      </w:r>
      <w:r w:rsidRPr="00726416">
        <w:rPr>
          <w:rFonts w:ascii="Cambria" w:hAnsi="Cambria"/>
          <w:noProof/>
        </w:rPr>
        <w:tab/>
        <w:t xml:space="preserve">E. Marcotte, </w:t>
      </w:r>
      <w:r w:rsidRPr="00726416">
        <w:rPr>
          <w:rFonts w:ascii="Cambria" w:hAnsi="Cambria"/>
          <w:i/>
          <w:noProof/>
        </w:rPr>
        <w:t>Responsive Web Design</w:t>
      </w:r>
      <w:r w:rsidRPr="00726416">
        <w:rPr>
          <w:rFonts w:ascii="Cambria" w:hAnsi="Cambria"/>
          <w:noProof/>
        </w:rPr>
        <w:t>, 2011.</w:t>
      </w:r>
      <w:bookmarkEnd w:id="135"/>
    </w:p>
    <w:p w14:paraId="1B36CA28" w14:textId="77777777" w:rsidR="00726416" w:rsidRPr="00726416" w:rsidRDefault="00726416" w:rsidP="00726416">
      <w:pPr>
        <w:ind w:left="720" w:hanging="720"/>
        <w:rPr>
          <w:rFonts w:ascii="Cambria" w:hAnsi="Cambria"/>
          <w:noProof/>
        </w:rPr>
      </w:pPr>
      <w:bookmarkStart w:id="136" w:name="_ENREF_3"/>
      <w:r w:rsidRPr="00726416">
        <w:rPr>
          <w:rFonts w:ascii="Cambria" w:hAnsi="Cambria"/>
          <w:noProof/>
        </w:rPr>
        <w:t>[3]</w:t>
      </w:r>
      <w:r w:rsidRPr="00726416">
        <w:rPr>
          <w:rFonts w:ascii="Cambria" w:hAnsi="Cambria"/>
          <w:noProof/>
        </w:rPr>
        <w:tab/>
        <w:t xml:space="preserve">J. Grigsby, "CSS Media Query for Mobile is Fool’s Gold," in </w:t>
      </w:r>
      <w:r w:rsidRPr="00726416">
        <w:rPr>
          <w:rFonts w:ascii="Cambria" w:hAnsi="Cambria"/>
          <w:i/>
          <w:noProof/>
        </w:rPr>
        <w:t>Cloud Four Blog</w:t>
      </w:r>
      <w:r w:rsidRPr="00726416">
        <w:rPr>
          <w:rFonts w:ascii="Cambria" w:hAnsi="Cambria"/>
          <w:noProof/>
        </w:rPr>
        <w:t xml:space="preserve"> vol. 2012, ed, 2010.</w:t>
      </w:r>
      <w:bookmarkEnd w:id="136"/>
    </w:p>
    <w:p w14:paraId="6ACE8DE2" w14:textId="77777777" w:rsidR="00726416" w:rsidRPr="00726416" w:rsidRDefault="00726416" w:rsidP="00726416">
      <w:pPr>
        <w:ind w:left="720" w:hanging="720"/>
        <w:rPr>
          <w:rFonts w:ascii="Cambria" w:hAnsi="Cambria"/>
          <w:noProof/>
        </w:rPr>
      </w:pPr>
      <w:bookmarkStart w:id="137" w:name="_ENREF_4"/>
      <w:r w:rsidRPr="00726416">
        <w:rPr>
          <w:rFonts w:ascii="Cambria" w:hAnsi="Cambria"/>
          <w:noProof/>
        </w:rPr>
        <w:t>[4]</w:t>
      </w:r>
      <w:r w:rsidRPr="00726416">
        <w:rPr>
          <w:rFonts w:ascii="Cambria" w:hAnsi="Cambria"/>
          <w:noProof/>
        </w:rPr>
        <w:tab/>
        <w:t xml:space="preserve">S. Souders, "High-performance web sites," </w:t>
      </w:r>
      <w:r w:rsidRPr="00726416">
        <w:rPr>
          <w:rFonts w:ascii="Cambria" w:hAnsi="Cambria"/>
          <w:i/>
          <w:noProof/>
        </w:rPr>
        <w:t xml:space="preserve">Commun. ACM, </w:t>
      </w:r>
      <w:r w:rsidRPr="00726416">
        <w:rPr>
          <w:rFonts w:ascii="Cambria" w:hAnsi="Cambria"/>
          <w:noProof/>
        </w:rPr>
        <w:t>vol. 51, pp. 36-41, 2008.</w:t>
      </w:r>
      <w:bookmarkEnd w:id="137"/>
    </w:p>
    <w:p w14:paraId="7939EC78" w14:textId="77777777" w:rsidR="00726416" w:rsidRPr="00726416" w:rsidRDefault="00726416" w:rsidP="00726416">
      <w:pPr>
        <w:ind w:left="720" w:hanging="720"/>
        <w:rPr>
          <w:rFonts w:ascii="Cambria" w:hAnsi="Cambria"/>
          <w:noProof/>
        </w:rPr>
      </w:pPr>
      <w:bookmarkStart w:id="138" w:name="_ENREF_5"/>
      <w:r w:rsidRPr="00726416">
        <w:rPr>
          <w:rFonts w:ascii="Cambria" w:hAnsi="Cambria"/>
          <w:noProof/>
        </w:rPr>
        <w:t>[5]</w:t>
      </w:r>
      <w:r w:rsidRPr="00726416">
        <w:rPr>
          <w:rFonts w:ascii="Cambria" w:hAnsi="Cambria"/>
          <w:noProof/>
        </w:rPr>
        <w:tab/>
        <w:t xml:space="preserve">K. Matsudaira, "Making the mobile web faster," </w:t>
      </w:r>
      <w:r w:rsidRPr="00726416">
        <w:rPr>
          <w:rFonts w:ascii="Cambria" w:hAnsi="Cambria"/>
          <w:i/>
          <w:noProof/>
        </w:rPr>
        <w:t xml:space="preserve">Commun. ACM, </w:t>
      </w:r>
      <w:r w:rsidRPr="00726416">
        <w:rPr>
          <w:rFonts w:ascii="Cambria" w:hAnsi="Cambria"/>
          <w:noProof/>
        </w:rPr>
        <w:t>vol. 56, pp. 56-61, 2013.</w:t>
      </w:r>
      <w:bookmarkEnd w:id="138"/>
    </w:p>
    <w:p w14:paraId="1103A5DD" w14:textId="77777777" w:rsidR="00726416" w:rsidRPr="00726416" w:rsidRDefault="00726416" w:rsidP="00726416">
      <w:pPr>
        <w:ind w:left="720" w:hanging="720"/>
        <w:rPr>
          <w:rFonts w:ascii="Cambria" w:hAnsi="Cambria"/>
          <w:noProof/>
        </w:rPr>
      </w:pPr>
      <w:bookmarkStart w:id="139" w:name="_ENREF_6"/>
      <w:r w:rsidRPr="00726416">
        <w:rPr>
          <w:rFonts w:ascii="Cambria" w:hAnsi="Cambria"/>
          <w:noProof/>
        </w:rPr>
        <w:t>[6]</w:t>
      </w:r>
      <w:r w:rsidRPr="00726416">
        <w:rPr>
          <w:rFonts w:ascii="Cambria" w:hAnsi="Cambria"/>
          <w:noProof/>
        </w:rPr>
        <w:tab/>
        <w:t xml:space="preserve">J. A. Sæterås, "Next steps of Responsive Web Design," in </w:t>
      </w:r>
      <w:r w:rsidRPr="00726416">
        <w:rPr>
          <w:rFonts w:ascii="Cambria" w:hAnsi="Cambria"/>
          <w:i/>
          <w:noProof/>
        </w:rPr>
        <w:t>mpulp</w:t>
      </w:r>
      <w:r w:rsidRPr="00726416">
        <w:rPr>
          <w:rFonts w:ascii="Cambria" w:hAnsi="Cambria"/>
          <w:noProof/>
        </w:rPr>
        <w:t xml:space="preserve"> vol. 2012, ed, 2011.</w:t>
      </w:r>
      <w:bookmarkEnd w:id="139"/>
    </w:p>
    <w:p w14:paraId="22D9D696" w14:textId="77777777" w:rsidR="00726416" w:rsidRPr="00726416" w:rsidRDefault="00726416" w:rsidP="00726416">
      <w:pPr>
        <w:ind w:left="720" w:hanging="720"/>
        <w:rPr>
          <w:rFonts w:ascii="Cambria" w:hAnsi="Cambria"/>
          <w:noProof/>
        </w:rPr>
      </w:pPr>
      <w:bookmarkStart w:id="140" w:name="_ENREF_7"/>
      <w:r w:rsidRPr="00726416">
        <w:rPr>
          <w:rFonts w:ascii="Cambria" w:hAnsi="Cambria"/>
          <w:noProof/>
        </w:rPr>
        <w:t>[7]</w:t>
      </w:r>
      <w:r w:rsidRPr="00726416">
        <w:rPr>
          <w:rFonts w:ascii="Cambria" w:hAnsi="Cambria"/>
          <w:noProof/>
        </w:rPr>
        <w:tab/>
        <w:t xml:space="preserve">L. Wroblewski, "RESS: Responsive Design + Server Side Components," in </w:t>
      </w:r>
      <w:r w:rsidRPr="00726416">
        <w:rPr>
          <w:rFonts w:ascii="Cambria" w:hAnsi="Cambria"/>
          <w:i/>
          <w:noProof/>
        </w:rPr>
        <w:t>LukeW</w:t>
      </w:r>
      <w:r w:rsidRPr="00726416">
        <w:rPr>
          <w:rFonts w:ascii="Cambria" w:hAnsi="Cambria"/>
          <w:noProof/>
        </w:rPr>
        <w:t xml:space="preserve"> vol. 2012, ed, 2011.</w:t>
      </w:r>
      <w:bookmarkEnd w:id="140"/>
    </w:p>
    <w:p w14:paraId="0A66527E" w14:textId="77777777" w:rsidR="00726416" w:rsidRPr="00726416" w:rsidRDefault="00726416" w:rsidP="00726416">
      <w:pPr>
        <w:ind w:left="720" w:hanging="720"/>
        <w:rPr>
          <w:rFonts w:ascii="Cambria" w:hAnsi="Cambria"/>
          <w:noProof/>
        </w:rPr>
      </w:pPr>
      <w:bookmarkStart w:id="141" w:name="_ENREF_8"/>
      <w:r w:rsidRPr="00726416">
        <w:rPr>
          <w:rFonts w:ascii="Cambria" w:hAnsi="Cambria"/>
          <w:noProof/>
        </w:rPr>
        <w:t>[8]</w:t>
      </w:r>
      <w:r w:rsidRPr="00726416">
        <w:rPr>
          <w:rFonts w:ascii="Cambria" w:hAnsi="Cambria"/>
          <w:noProof/>
        </w:rPr>
        <w:tab/>
        <w:t xml:space="preserve">L. Wroblewski, "Future Friendly," in </w:t>
      </w:r>
      <w:r w:rsidRPr="00726416">
        <w:rPr>
          <w:rFonts w:ascii="Cambria" w:hAnsi="Cambria"/>
          <w:i/>
          <w:noProof/>
        </w:rPr>
        <w:t>LukeW</w:t>
      </w:r>
      <w:r w:rsidRPr="00726416">
        <w:rPr>
          <w:rFonts w:ascii="Cambria" w:hAnsi="Cambria"/>
          <w:noProof/>
        </w:rPr>
        <w:t xml:space="preserve"> vol. 2013, ed, 2011.</w:t>
      </w:r>
      <w:bookmarkEnd w:id="141"/>
    </w:p>
    <w:p w14:paraId="439493C8" w14:textId="01BCB8E1" w:rsidR="00726416" w:rsidRPr="00726416" w:rsidRDefault="00726416" w:rsidP="00726416">
      <w:pPr>
        <w:ind w:left="720" w:hanging="720"/>
        <w:rPr>
          <w:rFonts w:ascii="Cambria" w:hAnsi="Cambria"/>
          <w:noProof/>
        </w:rPr>
      </w:pPr>
      <w:bookmarkStart w:id="142" w:name="_ENREF_9"/>
      <w:r w:rsidRPr="00726416">
        <w:rPr>
          <w:rFonts w:ascii="Cambria" w:hAnsi="Cambria"/>
          <w:noProof/>
        </w:rPr>
        <w:t>[9]</w:t>
      </w:r>
      <w:r w:rsidRPr="00726416">
        <w:rPr>
          <w:rFonts w:ascii="Cambria" w:hAnsi="Cambria"/>
          <w:noProof/>
        </w:rPr>
        <w:tab/>
        <w:t xml:space="preserve">L. J. Wroblewski, Scott; Frost, Brad; Keith, Jeremy; Gardner, Lyza D.; Jehl, Scott; Rieger, Stephanie; Grigsby, Jason; Rieger, Bryan; Clark, Josh; Kadlec, Tim; Leroux, Brian; Trasatti, Andrea. (2013). </w:t>
      </w:r>
      <w:r w:rsidRPr="00726416">
        <w:rPr>
          <w:rFonts w:ascii="Cambria" w:hAnsi="Cambria"/>
          <w:i/>
          <w:noProof/>
        </w:rPr>
        <w:t>Future Friendly</w:t>
      </w:r>
      <w:r w:rsidRPr="00726416">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726416">
        <w:rPr>
          <w:rStyle w:val="Hyperlink"/>
          <w:noProof/>
        </w:rPr>
        <w:t>http://futurefriend.ly/</w:t>
      </w:r>
      <w:r>
        <w:rPr>
          <w:rFonts w:ascii="Cambria" w:hAnsi="Cambria"/>
          <w:noProof/>
        </w:rPr>
        <w:fldChar w:fldCharType="end"/>
      </w:r>
    </w:p>
    <w:p w14:paraId="047D4BD5" w14:textId="77777777" w:rsidR="00726416" w:rsidRPr="00726416" w:rsidRDefault="00726416" w:rsidP="00726416">
      <w:pPr>
        <w:ind w:left="720" w:hanging="720"/>
        <w:rPr>
          <w:rFonts w:ascii="Cambria" w:hAnsi="Cambria"/>
          <w:noProof/>
        </w:rPr>
      </w:pPr>
      <w:bookmarkStart w:id="143" w:name="_ENREF_10"/>
      <w:r w:rsidRPr="00726416">
        <w:rPr>
          <w:rFonts w:ascii="Cambria" w:hAnsi="Cambria"/>
          <w:noProof/>
        </w:rPr>
        <w:t>[10]</w:t>
      </w:r>
      <w:r w:rsidRPr="00726416">
        <w:rPr>
          <w:rFonts w:ascii="Cambria" w:hAnsi="Cambria"/>
          <w:noProof/>
        </w:rPr>
        <w:tab/>
        <w:t xml:space="preserve">D. Olsen, "RESS, Server-Side Feature-Detection and the Evolution of Responsive Web Design," in </w:t>
      </w:r>
      <w:r w:rsidRPr="00726416">
        <w:rPr>
          <w:rFonts w:ascii="Cambria" w:hAnsi="Cambria"/>
          <w:i/>
          <w:noProof/>
        </w:rPr>
        <w:t>Dave Olsen</w:t>
      </w:r>
      <w:r w:rsidRPr="00726416">
        <w:rPr>
          <w:rFonts w:ascii="Cambria" w:hAnsi="Cambria"/>
          <w:noProof/>
        </w:rPr>
        <w:t xml:space="preserve"> vol. 2012, ed, 2012.</w:t>
      </w:r>
      <w:bookmarkEnd w:id="143"/>
    </w:p>
    <w:p w14:paraId="15ACEB33" w14:textId="77777777" w:rsidR="00726416" w:rsidRPr="00726416" w:rsidRDefault="00726416" w:rsidP="00726416">
      <w:pPr>
        <w:ind w:left="720" w:hanging="720"/>
        <w:rPr>
          <w:rFonts w:ascii="Cambria" w:hAnsi="Cambria"/>
          <w:noProof/>
        </w:rPr>
      </w:pPr>
      <w:bookmarkStart w:id="144" w:name="_ENREF_11"/>
      <w:r w:rsidRPr="00726416">
        <w:rPr>
          <w:rFonts w:ascii="Cambria" w:hAnsi="Cambria"/>
          <w:noProof/>
        </w:rPr>
        <w:t>[11]</w:t>
      </w:r>
      <w:r w:rsidRPr="00726416">
        <w:rPr>
          <w:rFonts w:ascii="Cambria" w:hAnsi="Cambria"/>
          <w:noProof/>
        </w:rPr>
        <w:tab/>
        <w:t>T. Berners-Lee, "Information Management: A Proposal," 1989.</w:t>
      </w:r>
      <w:bookmarkEnd w:id="144"/>
    </w:p>
    <w:p w14:paraId="7A822A7F" w14:textId="44A3B829" w:rsidR="00726416" w:rsidRPr="00726416" w:rsidRDefault="00726416" w:rsidP="00726416">
      <w:pPr>
        <w:ind w:left="720" w:hanging="720"/>
        <w:rPr>
          <w:rFonts w:ascii="Cambria" w:hAnsi="Cambria"/>
          <w:noProof/>
        </w:rPr>
      </w:pPr>
      <w:bookmarkStart w:id="145" w:name="_ENREF_12"/>
      <w:r w:rsidRPr="00726416">
        <w:rPr>
          <w:rFonts w:ascii="Cambria" w:hAnsi="Cambria"/>
          <w:noProof/>
        </w:rPr>
        <w:t>[12]</w:t>
      </w:r>
      <w:r w:rsidRPr="00726416">
        <w:rPr>
          <w:rFonts w:ascii="Cambria" w:hAnsi="Cambria"/>
          <w:noProof/>
        </w:rPr>
        <w:tab/>
        <w:t xml:space="preserve">W3C. (1992). </w:t>
      </w:r>
      <w:r w:rsidRPr="00726416">
        <w:rPr>
          <w:rFonts w:ascii="Cambria" w:hAnsi="Cambria"/>
          <w:i/>
          <w:noProof/>
        </w:rPr>
        <w:t>HTML Tags</w:t>
      </w:r>
      <w:r w:rsidRPr="00726416">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726416">
        <w:rPr>
          <w:rStyle w:val="Hyperlink"/>
          <w:noProof/>
        </w:rPr>
        <w:t>http://www.w3.org/History/19921103-hypertext/hypertext/WWW/MarkUp/Tags.html</w:t>
      </w:r>
      <w:r>
        <w:rPr>
          <w:rFonts w:ascii="Cambria" w:hAnsi="Cambria"/>
          <w:noProof/>
        </w:rPr>
        <w:fldChar w:fldCharType="end"/>
      </w:r>
    </w:p>
    <w:p w14:paraId="011C83D1" w14:textId="77777777" w:rsidR="00726416" w:rsidRPr="00726416" w:rsidRDefault="00726416" w:rsidP="00726416">
      <w:pPr>
        <w:ind w:left="720" w:hanging="720"/>
        <w:rPr>
          <w:rFonts w:ascii="Cambria" w:hAnsi="Cambria"/>
          <w:noProof/>
        </w:rPr>
      </w:pPr>
      <w:bookmarkStart w:id="146" w:name="_ENREF_13"/>
      <w:r w:rsidRPr="00726416">
        <w:rPr>
          <w:rFonts w:ascii="Cambria" w:hAnsi="Cambria"/>
          <w:noProof/>
        </w:rPr>
        <w:t>[13]</w:t>
      </w:r>
      <w:r w:rsidRPr="00726416">
        <w:rPr>
          <w:rFonts w:ascii="Cambria" w:hAnsi="Cambria"/>
          <w:noProof/>
        </w:rPr>
        <w:tab/>
        <w:t xml:space="preserve">ISO, "8879: 1986, Information processing-Text and office systems-Standard Generalized Markup Language (SGML)," </w:t>
      </w:r>
      <w:r w:rsidRPr="00726416">
        <w:rPr>
          <w:rFonts w:ascii="Cambria" w:hAnsi="Cambria"/>
          <w:i/>
          <w:noProof/>
        </w:rPr>
        <w:t xml:space="preserve">ISO, Geneva, </w:t>
      </w:r>
      <w:r w:rsidRPr="00726416">
        <w:rPr>
          <w:rFonts w:ascii="Cambria" w:hAnsi="Cambria"/>
          <w:noProof/>
        </w:rPr>
        <w:t>1986.</w:t>
      </w:r>
      <w:bookmarkEnd w:id="146"/>
    </w:p>
    <w:p w14:paraId="2D75FBA2" w14:textId="77777777" w:rsidR="00726416" w:rsidRPr="00726416" w:rsidRDefault="00726416" w:rsidP="00726416">
      <w:pPr>
        <w:ind w:left="720" w:hanging="720"/>
        <w:rPr>
          <w:rFonts w:ascii="Cambria" w:hAnsi="Cambria"/>
          <w:noProof/>
        </w:rPr>
      </w:pPr>
      <w:bookmarkStart w:id="147" w:name="_ENREF_14"/>
      <w:r w:rsidRPr="00726416">
        <w:rPr>
          <w:rFonts w:ascii="Cambria" w:hAnsi="Cambria"/>
          <w:noProof/>
        </w:rPr>
        <w:t>[14]</w:t>
      </w:r>
      <w:r w:rsidRPr="00726416">
        <w:rPr>
          <w:rFonts w:ascii="Cambria" w:hAnsi="Cambria"/>
          <w:noProof/>
        </w:rPr>
        <w:tab/>
        <w:t xml:space="preserve">H. W. Lie and B. Bos, </w:t>
      </w:r>
      <w:r w:rsidRPr="00726416">
        <w:rPr>
          <w:rFonts w:ascii="Cambria" w:hAnsi="Cambria"/>
          <w:i/>
          <w:noProof/>
        </w:rPr>
        <w:t>Cascading style sheets: Designing for the web</w:t>
      </w:r>
      <w:r w:rsidRPr="00726416">
        <w:rPr>
          <w:rFonts w:ascii="Cambria" w:hAnsi="Cambria"/>
          <w:noProof/>
        </w:rPr>
        <w:t>: Addison-Wesley Professional, 2005.</w:t>
      </w:r>
      <w:bookmarkEnd w:id="147"/>
    </w:p>
    <w:p w14:paraId="76514BDF" w14:textId="609F2232" w:rsidR="00726416" w:rsidRPr="00726416" w:rsidRDefault="00726416" w:rsidP="00726416">
      <w:pPr>
        <w:ind w:left="720" w:hanging="720"/>
        <w:rPr>
          <w:rFonts w:ascii="Cambria" w:hAnsi="Cambria"/>
          <w:noProof/>
        </w:rPr>
      </w:pPr>
      <w:bookmarkStart w:id="148" w:name="_ENREF_15"/>
      <w:r w:rsidRPr="00726416">
        <w:rPr>
          <w:rFonts w:ascii="Cambria" w:hAnsi="Cambria"/>
          <w:noProof/>
        </w:rPr>
        <w:t>[15]</w:t>
      </w:r>
      <w:r w:rsidRPr="00726416">
        <w:rPr>
          <w:rFonts w:ascii="Cambria" w:hAnsi="Cambria"/>
          <w:noProof/>
        </w:rPr>
        <w:tab/>
        <w:t xml:space="preserve">W3C. (2011). </w:t>
      </w:r>
      <w:r w:rsidRPr="00726416">
        <w:rPr>
          <w:rFonts w:ascii="Cambria" w:hAnsi="Cambria"/>
          <w:i/>
          <w:noProof/>
        </w:rPr>
        <w:t>Cascading Style Sheets (CSS) Snapshot 2010</w:t>
      </w:r>
      <w:r w:rsidRPr="00726416">
        <w:rPr>
          <w:rFonts w:ascii="Cambria" w:hAnsi="Cambria"/>
          <w:noProof/>
        </w:rPr>
        <w:t xml:space="preserve">. Available: </w:t>
      </w:r>
      <w:bookmarkEnd w:id="148"/>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726416">
        <w:rPr>
          <w:rStyle w:val="Hyperlink"/>
          <w:noProof/>
        </w:rPr>
        <w:t>http://www.w3.org/TR/CSS/</w:t>
      </w:r>
      <w:r>
        <w:rPr>
          <w:rFonts w:ascii="Cambria" w:hAnsi="Cambria"/>
          <w:noProof/>
        </w:rPr>
        <w:fldChar w:fldCharType="end"/>
      </w:r>
    </w:p>
    <w:p w14:paraId="3BDC0AC3" w14:textId="140DA912" w:rsidR="00726416" w:rsidRPr="00726416" w:rsidRDefault="00726416" w:rsidP="00726416">
      <w:pPr>
        <w:ind w:left="720" w:hanging="720"/>
        <w:rPr>
          <w:rFonts w:ascii="Cambria" w:hAnsi="Cambria"/>
          <w:noProof/>
        </w:rPr>
      </w:pPr>
      <w:bookmarkStart w:id="149" w:name="_ENREF_16"/>
      <w:r w:rsidRPr="00726416">
        <w:rPr>
          <w:rFonts w:ascii="Cambria" w:hAnsi="Cambria"/>
          <w:noProof/>
        </w:rPr>
        <w:t>[16]</w:t>
      </w:r>
      <w:r w:rsidRPr="00726416">
        <w:rPr>
          <w:rFonts w:ascii="Cambria" w:hAnsi="Cambria"/>
          <w:noProof/>
        </w:rPr>
        <w:tab/>
        <w:t xml:space="preserve">J. Kyrnin. (2013). </w:t>
      </w:r>
      <w:r w:rsidRPr="00726416">
        <w:rPr>
          <w:rFonts w:ascii="Cambria" w:hAnsi="Cambria"/>
          <w:i/>
          <w:noProof/>
        </w:rPr>
        <w:t>Origin of the Em</w:t>
      </w:r>
      <w:r w:rsidRPr="00726416">
        <w:rPr>
          <w:rFonts w:ascii="Cambria" w:hAnsi="Cambria"/>
          <w:noProof/>
        </w:rPr>
        <w:t xml:space="preserve">. Available: </w:t>
      </w:r>
      <w:bookmarkEnd w:id="149"/>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fldChar w:fldCharType="separate"/>
      </w:r>
      <w:r w:rsidRPr="00726416">
        <w:rPr>
          <w:rStyle w:val="Hyperlink"/>
          <w:noProof/>
        </w:rPr>
        <w:t>http://webdesign.about.com/od/fonts/qt/em-origins.htm</w:t>
      </w:r>
      <w:r>
        <w:rPr>
          <w:rFonts w:ascii="Cambria" w:hAnsi="Cambria"/>
          <w:noProof/>
        </w:rPr>
        <w:fldChar w:fldCharType="end"/>
      </w:r>
    </w:p>
    <w:p w14:paraId="6669A8CA" w14:textId="20A7460A" w:rsidR="00726416" w:rsidRPr="00726416" w:rsidRDefault="00726416" w:rsidP="00726416">
      <w:pPr>
        <w:ind w:left="720" w:hanging="720"/>
        <w:rPr>
          <w:rFonts w:ascii="Cambria" w:hAnsi="Cambria"/>
          <w:noProof/>
        </w:rPr>
      </w:pPr>
      <w:bookmarkStart w:id="150" w:name="_ENREF_17"/>
      <w:r w:rsidRPr="00726416">
        <w:rPr>
          <w:rFonts w:ascii="Cambria" w:hAnsi="Cambria"/>
          <w:noProof/>
        </w:rPr>
        <w:t>[17]</w:t>
      </w:r>
      <w:r w:rsidRPr="00726416">
        <w:rPr>
          <w:rFonts w:ascii="Cambria" w:hAnsi="Cambria"/>
          <w:noProof/>
        </w:rPr>
        <w:tab/>
        <w:t xml:space="preserve">W3C. (2011). </w:t>
      </w:r>
      <w:r w:rsidRPr="00726416">
        <w:rPr>
          <w:rFonts w:ascii="Cambria" w:hAnsi="Cambria"/>
          <w:i/>
          <w:noProof/>
        </w:rPr>
        <w:t xml:space="preserve">Cascading Style Sheets Level 2 Revision 1 (CSS 2.1) Specification </w:t>
      </w:r>
      <w:r w:rsidRPr="00726416">
        <w:rPr>
          <w:rFonts w:ascii="Cambria" w:hAnsi="Cambria"/>
          <w:noProof/>
        </w:rPr>
        <w:t xml:space="preserve">Available: </w:t>
      </w:r>
      <w:bookmarkEnd w:id="150"/>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726416">
        <w:rPr>
          <w:rStyle w:val="Hyperlink"/>
          <w:noProof/>
        </w:rPr>
        <w:t>http://www.w3.org/TR/CSS21/</w:t>
      </w:r>
      <w:r>
        <w:rPr>
          <w:rFonts w:ascii="Cambria" w:hAnsi="Cambria"/>
          <w:noProof/>
        </w:rPr>
        <w:fldChar w:fldCharType="end"/>
      </w:r>
    </w:p>
    <w:p w14:paraId="2302FF9F" w14:textId="4DA0C2F2" w:rsidR="00726416" w:rsidRPr="00726416" w:rsidRDefault="00726416" w:rsidP="00726416">
      <w:pPr>
        <w:ind w:left="720" w:hanging="720"/>
        <w:rPr>
          <w:rFonts w:ascii="Cambria" w:hAnsi="Cambria"/>
          <w:noProof/>
        </w:rPr>
      </w:pPr>
      <w:bookmarkStart w:id="151" w:name="_ENREF_18"/>
      <w:r w:rsidRPr="00726416">
        <w:rPr>
          <w:rFonts w:ascii="Cambria" w:hAnsi="Cambria"/>
          <w:noProof/>
        </w:rPr>
        <w:t>[18]</w:t>
      </w:r>
      <w:r w:rsidRPr="00726416">
        <w:rPr>
          <w:rFonts w:ascii="Cambria" w:hAnsi="Cambria"/>
          <w:noProof/>
        </w:rPr>
        <w:tab/>
        <w:t xml:space="preserve">T. Berners-Lee. (1991). </w:t>
      </w:r>
      <w:r w:rsidRPr="00726416">
        <w:rPr>
          <w:rFonts w:ascii="Cambria" w:hAnsi="Cambria"/>
          <w:i/>
          <w:noProof/>
        </w:rPr>
        <w:t>World Wide Web</w:t>
      </w:r>
      <w:r w:rsidRPr="00726416">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fldChar w:fldCharType="separate"/>
      </w:r>
      <w:r w:rsidRPr="00726416">
        <w:rPr>
          <w:rStyle w:val="Hyperlink"/>
          <w:noProof/>
        </w:rPr>
        <w:t>http://info.cern.ch/hypertext/WWW/TheProject.html</w:t>
      </w:r>
      <w:r>
        <w:rPr>
          <w:rFonts w:ascii="Cambria" w:hAnsi="Cambria"/>
          <w:noProof/>
        </w:rPr>
        <w:fldChar w:fldCharType="end"/>
      </w:r>
    </w:p>
    <w:p w14:paraId="05289128" w14:textId="27D7AE99" w:rsidR="00726416" w:rsidRPr="00726416" w:rsidRDefault="00726416" w:rsidP="00726416">
      <w:pPr>
        <w:ind w:left="720" w:hanging="720"/>
        <w:rPr>
          <w:rFonts w:ascii="Cambria" w:hAnsi="Cambria"/>
          <w:noProof/>
        </w:rPr>
      </w:pPr>
      <w:bookmarkStart w:id="152" w:name="_ENREF_19"/>
      <w:r w:rsidRPr="00726416">
        <w:rPr>
          <w:rFonts w:ascii="Cambria" w:hAnsi="Cambria"/>
          <w:noProof/>
        </w:rPr>
        <w:t>[19]</w:t>
      </w:r>
      <w:r w:rsidRPr="00726416">
        <w:rPr>
          <w:rFonts w:ascii="Cambria" w:hAnsi="Cambria"/>
          <w:noProof/>
        </w:rPr>
        <w:tab/>
        <w:t xml:space="preserve">W3C. (2012). </w:t>
      </w:r>
      <w:r w:rsidRPr="00726416">
        <w:rPr>
          <w:rFonts w:ascii="Cambria" w:hAnsi="Cambria"/>
          <w:i/>
          <w:noProof/>
        </w:rPr>
        <w:t>A Short History of JavaScript</w:t>
      </w:r>
      <w:r w:rsidRPr="00726416">
        <w:rPr>
          <w:rFonts w:ascii="Cambria" w:hAnsi="Cambria"/>
          <w:noProof/>
        </w:rPr>
        <w:t xml:space="preserve">. Available: </w:t>
      </w:r>
      <w:bookmarkEnd w:id="152"/>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726416">
        <w:rPr>
          <w:rStyle w:val="Hyperlink"/>
          <w:noProof/>
        </w:rPr>
        <w:t>http://www.w3.org/community/webed/wiki/A_Short_History_of_JavaScript</w:t>
      </w:r>
      <w:r>
        <w:rPr>
          <w:rFonts w:ascii="Cambria" w:hAnsi="Cambria"/>
          <w:noProof/>
        </w:rPr>
        <w:fldChar w:fldCharType="end"/>
      </w:r>
    </w:p>
    <w:p w14:paraId="68A5E4D1" w14:textId="77777777" w:rsidR="00726416" w:rsidRPr="00726416" w:rsidRDefault="00726416" w:rsidP="00726416">
      <w:pPr>
        <w:ind w:left="720" w:hanging="720"/>
        <w:rPr>
          <w:rFonts w:ascii="Cambria" w:hAnsi="Cambria"/>
          <w:noProof/>
        </w:rPr>
      </w:pPr>
      <w:bookmarkStart w:id="153" w:name="_ENREF_20"/>
      <w:r w:rsidRPr="00726416">
        <w:rPr>
          <w:rFonts w:ascii="Cambria" w:hAnsi="Cambria"/>
          <w:noProof/>
        </w:rPr>
        <w:t>[20]</w:t>
      </w:r>
      <w:r w:rsidRPr="00726416">
        <w:rPr>
          <w:rFonts w:ascii="Cambria" w:hAnsi="Cambria"/>
          <w:noProof/>
        </w:rPr>
        <w:tab/>
        <w:t xml:space="preserve">R. Sharp, "What is a Polyfill?," in </w:t>
      </w:r>
      <w:r w:rsidRPr="00726416">
        <w:rPr>
          <w:rFonts w:ascii="Cambria" w:hAnsi="Cambria"/>
          <w:i/>
          <w:noProof/>
        </w:rPr>
        <w:t>remy sharp’s b:log</w:t>
      </w:r>
      <w:r w:rsidRPr="00726416">
        <w:rPr>
          <w:rFonts w:ascii="Cambria" w:hAnsi="Cambria"/>
          <w:noProof/>
        </w:rPr>
        <w:t xml:space="preserve"> vol. 2013, ed, 2010.</w:t>
      </w:r>
      <w:bookmarkEnd w:id="153"/>
    </w:p>
    <w:p w14:paraId="4998F1D6" w14:textId="7ED8E826" w:rsidR="00726416" w:rsidRPr="00726416" w:rsidRDefault="00726416" w:rsidP="00726416">
      <w:pPr>
        <w:ind w:left="720" w:hanging="720"/>
        <w:rPr>
          <w:rFonts w:ascii="Cambria" w:hAnsi="Cambria"/>
          <w:noProof/>
        </w:rPr>
      </w:pPr>
      <w:bookmarkStart w:id="154" w:name="_ENREF_21"/>
      <w:r w:rsidRPr="00726416">
        <w:rPr>
          <w:rFonts w:ascii="Cambria" w:hAnsi="Cambria"/>
          <w:noProof/>
        </w:rPr>
        <w:t>[21]</w:t>
      </w:r>
      <w:r w:rsidRPr="00726416">
        <w:rPr>
          <w:rFonts w:ascii="Cambria" w:hAnsi="Cambria"/>
          <w:noProof/>
        </w:rPr>
        <w:tab/>
        <w:t xml:space="preserve">Sun. (1997). </w:t>
      </w:r>
      <w:r w:rsidRPr="00726416">
        <w:rPr>
          <w:rFonts w:ascii="Cambria" w:hAnsi="Cambria"/>
          <w:i/>
          <w:noProof/>
        </w:rPr>
        <w:t>The Java Language Environment</w:t>
      </w:r>
      <w:r w:rsidRPr="00726416">
        <w:rPr>
          <w:rFonts w:ascii="Cambria" w:hAnsi="Cambria"/>
          <w:noProof/>
        </w:rPr>
        <w:t xml:space="preserve">. Available: </w:t>
      </w:r>
      <w:bookmarkEnd w:id="154"/>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726416">
        <w:rPr>
          <w:rStyle w:val="Hyperlink"/>
          <w:noProof/>
        </w:rPr>
        <w:t>http://www.oracle.com/technetwork/java/intro-141325.html</w:t>
      </w:r>
      <w:r>
        <w:rPr>
          <w:rFonts w:ascii="Cambria" w:hAnsi="Cambria"/>
          <w:noProof/>
        </w:rPr>
        <w:fldChar w:fldCharType="end"/>
      </w:r>
    </w:p>
    <w:p w14:paraId="3F8AF882" w14:textId="1481C416" w:rsidR="00726416" w:rsidRPr="00726416" w:rsidRDefault="00726416" w:rsidP="00726416">
      <w:pPr>
        <w:ind w:left="720" w:hanging="720"/>
        <w:rPr>
          <w:rFonts w:ascii="Cambria" w:hAnsi="Cambria"/>
          <w:noProof/>
        </w:rPr>
      </w:pPr>
      <w:bookmarkStart w:id="155" w:name="_ENREF_22"/>
      <w:r w:rsidRPr="00726416">
        <w:rPr>
          <w:rFonts w:ascii="Cambria" w:hAnsi="Cambria"/>
          <w:noProof/>
        </w:rPr>
        <w:t>[22]</w:t>
      </w:r>
      <w:r w:rsidRPr="00726416">
        <w:rPr>
          <w:rFonts w:ascii="Cambria" w:hAnsi="Cambria"/>
          <w:noProof/>
        </w:rPr>
        <w:tab/>
        <w:t xml:space="preserve">Oracle. (2013). </w:t>
      </w:r>
      <w:r w:rsidRPr="00726416">
        <w:rPr>
          <w:rFonts w:ascii="Cambria" w:hAnsi="Cambria"/>
          <w:i/>
          <w:noProof/>
        </w:rPr>
        <w:t>The History of Java Technology</w:t>
      </w:r>
      <w:r w:rsidRPr="00726416">
        <w:rPr>
          <w:rFonts w:ascii="Cambria" w:hAnsi="Cambria"/>
          <w:noProof/>
        </w:rPr>
        <w:t xml:space="preserve">. Available: </w:t>
      </w:r>
      <w:bookmarkEnd w:id="155"/>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726416">
        <w:rPr>
          <w:rStyle w:val="Hyperlink"/>
          <w:noProof/>
        </w:rPr>
        <w:t>http://www.oracle.com/technetwork/java/javase/overview/javahistory-index-198355.html</w:t>
      </w:r>
      <w:r>
        <w:rPr>
          <w:rFonts w:ascii="Cambria" w:hAnsi="Cambria"/>
          <w:noProof/>
        </w:rPr>
        <w:fldChar w:fldCharType="end"/>
      </w:r>
    </w:p>
    <w:p w14:paraId="467BC40A" w14:textId="286352CB" w:rsidR="00726416" w:rsidRPr="00726416" w:rsidRDefault="00726416" w:rsidP="00726416">
      <w:pPr>
        <w:ind w:left="720" w:hanging="720"/>
        <w:rPr>
          <w:rFonts w:ascii="Cambria" w:hAnsi="Cambria"/>
          <w:noProof/>
        </w:rPr>
      </w:pPr>
      <w:bookmarkStart w:id="156" w:name="_ENREF_23"/>
      <w:r w:rsidRPr="00726416">
        <w:rPr>
          <w:rFonts w:ascii="Cambria" w:hAnsi="Cambria"/>
          <w:noProof/>
        </w:rPr>
        <w:t>[23]</w:t>
      </w:r>
      <w:r w:rsidRPr="00726416">
        <w:rPr>
          <w:rFonts w:ascii="Cambria" w:hAnsi="Cambria"/>
          <w:noProof/>
        </w:rPr>
        <w:tab/>
        <w:t xml:space="preserve">TIOBE. (2013). </w:t>
      </w:r>
      <w:r w:rsidRPr="00726416">
        <w:rPr>
          <w:rFonts w:ascii="Cambria" w:hAnsi="Cambria"/>
          <w:i/>
          <w:noProof/>
        </w:rPr>
        <w:t>TIOBE Programming Community Index</w:t>
      </w:r>
      <w:r w:rsidRPr="00726416">
        <w:rPr>
          <w:rFonts w:ascii="Cambria" w:hAnsi="Cambria"/>
          <w:noProof/>
        </w:rPr>
        <w:t xml:space="preserve">. Available: </w:t>
      </w:r>
      <w:bookmarkEnd w:id="156"/>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fldChar w:fldCharType="separate"/>
      </w:r>
      <w:r w:rsidRPr="00726416">
        <w:rPr>
          <w:rStyle w:val="Hyperlink"/>
          <w:noProof/>
        </w:rPr>
        <w:t>http://www.tiobe.com/index.php/content/paperinfo/tpci/index.html</w:t>
      </w:r>
      <w:r>
        <w:rPr>
          <w:rFonts w:ascii="Cambria" w:hAnsi="Cambria"/>
          <w:noProof/>
        </w:rPr>
        <w:fldChar w:fldCharType="end"/>
      </w:r>
    </w:p>
    <w:p w14:paraId="584560F0" w14:textId="77777777" w:rsidR="00726416" w:rsidRPr="00726416" w:rsidRDefault="00726416" w:rsidP="00726416">
      <w:pPr>
        <w:ind w:left="720" w:hanging="720"/>
        <w:rPr>
          <w:rFonts w:ascii="Cambria" w:hAnsi="Cambria"/>
          <w:noProof/>
        </w:rPr>
      </w:pPr>
      <w:bookmarkStart w:id="157" w:name="_ENREF_24"/>
      <w:r w:rsidRPr="00726416">
        <w:rPr>
          <w:rFonts w:ascii="Cambria" w:hAnsi="Cambria"/>
          <w:noProof/>
        </w:rPr>
        <w:t>[24]</w:t>
      </w:r>
      <w:r w:rsidRPr="00726416">
        <w:rPr>
          <w:rFonts w:ascii="Cambria" w:hAnsi="Cambria"/>
          <w:noProof/>
        </w:rPr>
        <w:tab/>
        <w:t xml:space="preserve">R. Johnson, </w:t>
      </w:r>
      <w:r w:rsidRPr="00726416">
        <w:rPr>
          <w:rFonts w:ascii="Cambria" w:hAnsi="Cambria"/>
          <w:i/>
          <w:noProof/>
        </w:rPr>
        <w:t>Expert one-on-one J2EE design and development</w:t>
      </w:r>
      <w:r w:rsidRPr="00726416">
        <w:rPr>
          <w:rFonts w:ascii="Cambria" w:hAnsi="Cambria"/>
          <w:noProof/>
        </w:rPr>
        <w:t>: Wrox, 2004.</w:t>
      </w:r>
      <w:bookmarkEnd w:id="157"/>
    </w:p>
    <w:p w14:paraId="63980627" w14:textId="77777777" w:rsidR="00726416" w:rsidRPr="00726416" w:rsidRDefault="00726416" w:rsidP="00726416">
      <w:pPr>
        <w:ind w:left="720" w:hanging="720"/>
        <w:rPr>
          <w:rFonts w:ascii="Cambria" w:hAnsi="Cambria"/>
          <w:noProof/>
        </w:rPr>
      </w:pPr>
      <w:bookmarkStart w:id="158" w:name="_ENREF_25"/>
      <w:r w:rsidRPr="00726416">
        <w:rPr>
          <w:rFonts w:ascii="Cambria" w:hAnsi="Cambria"/>
          <w:noProof/>
        </w:rPr>
        <w:t>[25]</w:t>
      </w:r>
      <w:r w:rsidRPr="00726416">
        <w:rPr>
          <w:rFonts w:ascii="Cambria" w:hAnsi="Cambria"/>
          <w:noProof/>
        </w:rPr>
        <w:tab/>
        <w:t xml:space="preserve">S. Champeon, "Progressive Enhancement and the Future of Web Design," in </w:t>
      </w:r>
      <w:r w:rsidRPr="00726416">
        <w:rPr>
          <w:rFonts w:ascii="Cambria" w:hAnsi="Cambria"/>
          <w:i/>
          <w:noProof/>
        </w:rPr>
        <w:t>Thought Leadership</w:t>
      </w:r>
      <w:r w:rsidRPr="00726416">
        <w:rPr>
          <w:rFonts w:ascii="Cambria" w:hAnsi="Cambria"/>
          <w:noProof/>
        </w:rPr>
        <w:t xml:space="preserve"> vol. 2013, ed, 2003.</w:t>
      </w:r>
      <w:bookmarkEnd w:id="158"/>
    </w:p>
    <w:p w14:paraId="229DE0EA" w14:textId="77777777" w:rsidR="00726416" w:rsidRPr="00726416" w:rsidRDefault="00726416" w:rsidP="00726416">
      <w:pPr>
        <w:ind w:left="720" w:hanging="720"/>
        <w:rPr>
          <w:rFonts w:ascii="Cambria" w:hAnsi="Cambria"/>
          <w:noProof/>
        </w:rPr>
      </w:pPr>
      <w:bookmarkStart w:id="159" w:name="_ENREF_26"/>
      <w:r w:rsidRPr="00726416">
        <w:rPr>
          <w:rFonts w:ascii="Cambria" w:hAnsi="Cambria"/>
          <w:noProof/>
        </w:rPr>
        <w:t>[26]</w:t>
      </w:r>
      <w:r w:rsidRPr="00726416">
        <w:rPr>
          <w:rFonts w:ascii="Cambria" w:hAnsi="Cambria"/>
          <w:noProof/>
        </w:rPr>
        <w:tab/>
        <w:t xml:space="preserve">E. Marcotte, "Responsive Web Design," in </w:t>
      </w:r>
      <w:r w:rsidRPr="00726416">
        <w:rPr>
          <w:rFonts w:ascii="Cambria" w:hAnsi="Cambria"/>
          <w:i/>
          <w:noProof/>
        </w:rPr>
        <w:t>A List Apart</w:t>
      </w:r>
      <w:r w:rsidRPr="00726416">
        <w:rPr>
          <w:rFonts w:ascii="Cambria" w:hAnsi="Cambria"/>
          <w:noProof/>
        </w:rPr>
        <w:t xml:space="preserve"> vol. 2012, ed, 2010.</w:t>
      </w:r>
      <w:bookmarkEnd w:id="159"/>
    </w:p>
    <w:p w14:paraId="04DBCE77" w14:textId="77777777" w:rsidR="00726416" w:rsidRPr="00726416" w:rsidRDefault="00726416" w:rsidP="00726416">
      <w:pPr>
        <w:ind w:left="720" w:hanging="720"/>
        <w:rPr>
          <w:rFonts w:ascii="Cambria" w:hAnsi="Cambria"/>
          <w:noProof/>
        </w:rPr>
      </w:pPr>
      <w:bookmarkStart w:id="160" w:name="_ENREF_27"/>
      <w:r w:rsidRPr="00726416">
        <w:rPr>
          <w:rFonts w:ascii="Cambria" w:hAnsi="Cambria"/>
          <w:noProof/>
        </w:rPr>
        <w:t>[27]</w:t>
      </w:r>
      <w:r w:rsidRPr="00726416">
        <w:rPr>
          <w:rFonts w:ascii="Cambria" w:hAnsi="Cambria"/>
          <w:noProof/>
        </w:rPr>
        <w:tab/>
        <w:t xml:space="preserve">L. Wroblewski, </w:t>
      </w:r>
      <w:r w:rsidRPr="00726416">
        <w:rPr>
          <w:rFonts w:ascii="Cambria" w:hAnsi="Cambria"/>
          <w:i/>
          <w:noProof/>
        </w:rPr>
        <w:t>Mobile First</w:t>
      </w:r>
      <w:r w:rsidRPr="00726416">
        <w:rPr>
          <w:rFonts w:ascii="Cambria" w:hAnsi="Cambria"/>
          <w:noProof/>
        </w:rPr>
        <w:t>, 2011.</w:t>
      </w:r>
      <w:bookmarkEnd w:id="160"/>
    </w:p>
    <w:p w14:paraId="48228B87" w14:textId="683C8253" w:rsidR="00726416" w:rsidRPr="00726416" w:rsidRDefault="00726416" w:rsidP="00726416">
      <w:pPr>
        <w:ind w:left="720" w:hanging="720"/>
        <w:rPr>
          <w:rFonts w:ascii="Cambria" w:hAnsi="Cambria"/>
          <w:noProof/>
        </w:rPr>
      </w:pPr>
      <w:bookmarkStart w:id="161" w:name="_ENREF_28"/>
      <w:r w:rsidRPr="00726416">
        <w:rPr>
          <w:rFonts w:ascii="Cambria" w:hAnsi="Cambria"/>
          <w:noProof/>
        </w:rPr>
        <w:t>[28]</w:t>
      </w:r>
      <w:r w:rsidRPr="00726416">
        <w:rPr>
          <w:rFonts w:ascii="Cambria" w:hAnsi="Cambria"/>
          <w:noProof/>
        </w:rPr>
        <w:tab/>
        <w:t xml:space="preserve">W3C. (2006). </w:t>
      </w:r>
      <w:r w:rsidRPr="00726416">
        <w:rPr>
          <w:rFonts w:ascii="Cambria" w:hAnsi="Cambria"/>
          <w:i/>
          <w:noProof/>
        </w:rPr>
        <w:t>Device Description Repository Requirements 1.0</w:t>
      </w:r>
      <w:r w:rsidRPr="00726416">
        <w:rPr>
          <w:rFonts w:ascii="Cambria" w:hAnsi="Cambria"/>
          <w:noProof/>
        </w:rPr>
        <w:t xml:space="preserve">. Available: </w:t>
      </w:r>
      <w:bookmarkEnd w:id="161"/>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726416">
        <w:rPr>
          <w:rStyle w:val="Hyperlink"/>
          <w:noProof/>
        </w:rPr>
        <w:t>http://www.w3.org/TR/2006/WD-DDR-requirements-20060410/</w:t>
      </w:r>
      <w:r>
        <w:rPr>
          <w:rFonts w:ascii="Cambria" w:hAnsi="Cambria"/>
          <w:noProof/>
        </w:rPr>
        <w:fldChar w:fldCharType="end"/>
      </w:r>
    </w:p>
    <w:p w14:paraId="2382AD59" w14:textId="2227FB58" w:rsidR="00726416" w:rsidRPr="00726416" w:rsidRDefault="00726416" w:rsidP="00726416">
      <w:pPr>
        <w:ind w:left="720" w:hanging="720"/>
        <w:rPr>
          <w:rFonts w:ascii="Cambria" w:hAnsi="Cambria"/>
          <w:noProof/>
        </w:rPr>
      </w:pPr>
      <w:bookmarkStart w:id="162" w:name="_ENREF_29"/>
      <w:r w:rsidRPr="00726416">
        <w:rPr>
          <w:rFonts w:ascii="Cambria" w:hAnsi="Cambria"/>
          <w:noProof/>
        </w:rPr>
        <w:t>[29]</w:t>
      </w:r>
      <w:r w:rsidRPr="00726416">
        <w:rPr>
          <w:rFonts w:ascii="Cambria" w:hAnsi="Cambria"/>
          <w:noProof/>
        </w:rPr>
        <w:tab/>
        <w:t xml:space="preserve">ScientiaMobile. (2012). </w:t>
      </w:r>
      <w:r w:rsidRPr="00726416">
        <w:rPr>
          <w:rFonts w:ascii="Cambria" w:hAnsi="Cambria"/>
          <w:i/>
          <w:noProof/>
        </w:rPr>
        <w:t>What is WURFL?</w:t>
      </w:r>
      <w:r w:rsidRPr="00726416">
        <w:rPr>
          <w:rFonts w:ascii="Cambria" w:hAnsi="Cambria"/>
          <w:noProof/>
        </w:rPr>
        <w:t xml:space="preserve"> Available: </w:t>
      </w:r>
      <w:bookmarkEnd w:id="162"/>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726416">
        <w:rPr>
          <w:rStyle w:val="Hyperlink"/>
          <w:noProof/>
        </w:rPr>
        <w:t>http://wurfl.sourceforge.net/wurfl.php</w:t>
      </w:r>
      <w:r>
        <w:rPr>
          <w:rFonts w:ascii="Cambria" w:hAnsi="Cambria"/>
          <w:noProof/>
        </w:rPr>
        <w:fldChar w:fldCharType="end"/>
      </w:r>
    </w:p>
    <w:p w14:paraId="42C7E8A7" w14:textId="1172AE15" w:rsidR="00726416" w:rsidRPr="00726416" w:rsidRDefault="00726416" w:rsidP="00726416">
      <w:pPr>
        <w:ind w:left="720" w:hanging="720"/>
        <w:rPr>
          <w:rFonts w:ascii="Cambria" w:hAnsi="Cambria"/>
          <w:noProof/>
        </w:rPr>
      </w:pPr>
      <w:bookmarkStart w:id="163" w:name="_ENREF_30"/>
      <w:r w:rsidRPr="00726416">
        <w:rPr>
          <w:rFonts w:ascii="Cambria" w:hAnsi="Cambria"/>
          <w:noProof/>
        </w:rPr>
        <w:t>[30]</w:t>
      </w:r>
      <w:r w:rsidRPr="00726416">
        <w:rPr>
          <w:rFonts w:ascii="Cambria" w:hAnsi="Cambria"/>
          <w:noProof/>
        </w:rPr>
        <w:tab/>
        <w:t xml:space="preserve">W3C. (2008). </w:t>
      </w:r>
      <w:r w:rsidRPr="00726416">
        <w:rPr>
          <w:rFonts w:ascii="Cambria" w:hAnsi="Cambria"/>
          <w:i/>
          <w:noProof/>
        </w:rPr>
        <w:t>Device Description Repository Simple API</w:t>
      </w:r>
      <w:r w:rsidRPr="00726416">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726416">
        <w:rPr>
          <w:rStyle w:val="Hyperlink"/>
          <w:noProof/>
        </w:rPr>
        <w:t>http://www.w3.org/TR/2008/REC-DDR-Simple-API-20081205/</w:t>
      </w:r>
      <w:r>
        <w:rPr>
          <w:rFonts w:ascii="Cambria" w:hAnsi="Cambria"/>
          <w:noProof/>
        </w:rPr>
        <w:fldChar w:fldCharType="end"/>
      </w:r>
    </w:p>
    <w:p w14:paraId="31F5D0B4" w14:textId="77777777" w:rsidR="00726416" w:rsidRPr="00726416" w:rsidRDefault="00726416" w:rsidP="00726416">
      <w:pPr>
        <w:ind w:left="720" w:hanging="720"/>
        <w:rPr>
          <w:rFonts w:ascii="Cambria" w:hAnsi="Cambria"/>
          <w:noProof/>
        </w:rPr>
      </w:pPr>
      <w:bookmarkStart w:id="164" w:name="_ENREF_31"/>
      <w:r w:rsidRPr="00726416">
        <w:rPr>
          <w:rFonts w:ascii="Cambria" w:hAnsi="Cambria"/>
          <w:noProof/>
        </w:rPr>
        <w:t>[31]</w:t>
      </w:r>
      <w:r w:rsidRPr="00726416">
        <w:rPr>
          <w:rFonts w:ascii="Cambria" w:hAnsi="Cambria"/>
          <w:noProof/>
        </w:rPr>
        <w:tab/>
        <w:t xml:space="preserve">C. Krycho, "User Agent Detection Will Get You In Trouble " in </w:t>
      </w:r>
      <w:r w:rsidRPr="00726416">
        <w:rPr>
          <w:rFonts w:ascii="Cambria" w:hAnsi="Cambria"/>
          <w:i/>
          <w:noProof/>
        </w:rPr>
        <w:t>Designgineering</w:t>
      </w:r>
      <w:r w:rsidRPr="00726416">
        <w:rPr>
          <w:rFonts w:ascii="Cambria" w:hAnsi="Cambria"/>
          <w:noProof/>
        </w:rPr>
        <w:t xml:space="preserve"> vol. 2012, ed, 2012.</w:t>
      </w:r>
      <w:bookmarkEnd w:id="164"/>
    </w:p>
    <w:p w14:paraId="4931CE7F" w14:textId="77777777" w:rsidR="00726416" w:rsidRPr="00726416" w:rsidRDefault="00726416" w:rsidP="00726416">
      <w:pPr>
        <w:ind w:left="720" w:hanging="720"/>
        <w:rPr>
          <w:rFonts w:ascii="Cambria" w:hAnsi="Cambria"/>
          <w:noProof/>
        </w:rPr>
      </w:pPr>
      <w:bookmarkStart w:id="165" w:name="_ENREF_32"/>
      <w:r w:rsidRPr="00726416">
        <w:rPr>
          <w:rFonts w:ascii="Cambria" w:hAnsi="Cambria"/>
          <w:noProof/>
        </w:rPr>
        <w:t>[32]</w:t>
      </w:r>
      <w:r w:rsidRPr="00726416">
        <w:rPr>
          <w:rFonts w:ascii="Cambria" w:hAnsi="Cambria"/>
          <w:noProof/>
        </w:rPr>
        <w:tab/>
        <w:t>D. Olsen, "Detector," 0.8.5 ed. GitHub, 2011.</w:t>
      </w:r>
      <w:bookmarkEnd w:id="165"/>
    </w:p>
    <w:p w14:paraId="210A3BBC" w14:textId="69ECB401" w:rsidR="00726416" w:rsidRPr="00726416" w:rsidRDefault="00726416" w:rsidP="00726416">
      <w:pPr>
        <w:ind w:left="720" w:hanging="720"/>
        <w:rPr>
          <w:rFonts w:ascii="Cambria" w:hAnsi="Cambria"/>
          <w:noProof/>
        </w:rPr>
      </w:pPr>
      <w:bookmarkStart w:id="166" w:name="_ENREF_33"/>
      <w:r w:rsidRPr="00726416">
        <w:rPr>
          <w:rFonts w:ascii="Cambria" w:hAnsi="Cambria"/>
          <w:noProof/>
        </w:rPr>
        <w:t>[33]</w:t>
      </w:r>
      <w:r w:rsidRPr="00726416">
        <w:rPr>
          <w:rFonts w:ascii="Cambria" w:hAnsi="Cambria"/>
          <w:noProof/>
        </w:rPr>
        <w:tab/>
        <w:t xml:space="preserve">D. Olsen, "Detector v0.8.5 Released: Now Being Used on </w:t>
      </w:r>
      <w:hyperlink r:id="rId52" w:history="1">
        <w:r w:rsidRPr="00726416">
          <w:rPr>
            <w:rStyle w:val="Hyperlink"/>
            <w:noProof/>
          </w:rPr>
          <w:t>http://www.wvu.edu,</w:t>
        </w:r>
      </w:hyperlink>
      <w:r w:rsidRPr="00726416">
        <w:rPr>
          <w:rFonts w:ascii="Cambria" w:hAnsi="Cambria"/>
          <w:noProof/>
        </w:rPr>
        <w:t xml:space="preserve">" in </w:t>
      </w:r>
      <w:r w:rsidRPr="00726416">
        <w:rPr>
          <w:rFonts w:ascii="Cambria" w:hAnsi="Cambria"/>
          <w:i/>
          <w:noProof/>
        </w:rPr>
        <w:t>Dave Olsen</w:t>
      </w:r>
      <w:r w:rsidRPr="00726416">
        <w:rPr>
          <w:rFonts w:ascii="Cambria" w:hAnsi="Cambria"/>
          <w:noProof/>
        </w:rPr>
        <w:t xml:space="preserve"> vol. 2013, ed, 2012.</w:t>
      </w:r>
      <w:bookmarkEnd w:id="166"/>
    </w:p>
    <w:p w14:paraId="10D3EFA7" w14:textId="77777777" w:rsidR="00726416" w:rsidRPr="00726416" w:rsidRDefault="00726416" w:rsidP="00726416">
      <w:pPr>
        <w:ind w:left="720" w:hanging="720"/>
        <w:rPr>
          <w:rFonts w:ascii="Cambria" w:hAnsi="Cambria"/>
          <w:noProof/>
        </w:rPr>
      </w:pPr>
      <w:bookmarkStart w:id="167" w:name="_ENREF_34"/>
      <w:r w:rsidRPr="00726416">
        <w:rPr>
          <w:rFonts w:ascii="Cambria" w:hAnsi="Cambria"/>
          <w:noProof/>
        </w:rPr>
        <w:t>[34]</w:t>
      </w:r>
      <w:r w:rsidRPr="00726416">
        <w:rPr>
          <w:rFonts w:ascii="Cambria" w:hAnsi="Cambria"/>
          <w:noProof/>
        </w:rPr>
        <w:tab/>
        <w:t xml:space="preserve">Enonic. (2013). </w:t>
      </w:r>
      <w:r w:rsidRPr="00726416">
        <w:rPr>
          <w:rFonts w:ascii="Cambria" w:hAnsi="Cambria"/>
          <w:i/>
          <w:noProof/>
        </w:rPr>
        <w:t>Enonic CMS - Step into control</w:t>
      </w:r>
      <w:r w:rsidRPr="00726416">
        <w:rPr>
          <w:rFonts w:ascii="Cambria" w:hAnsi="Cambria"/>
          <w:noProof/>
        </w:rPr>
        <w:t>. Available: https://enonic.com/en/home/enonic-cms</w:t>
      </w:r>
      <w:bookmarkEnd w:id="167"/>
    </w:p>
    <w:p w14:paraId="10F228EE" w14:textId="77777777" w:rsidR="00726416" w:rsidRPr="00726416" w:rsidRDefault="00726416" w:rsidP="00726416">
      <w:pPr>
        <w:ind w:left="720" w:hanging="720"/>
        <w:rPr>
          <w:rFonts w:ascii="Cambria" w:hAnsi="Cambria"/>
          <w:noProof/>
        </w:rPr>
      </w:pPr>
      <w:bookmarkStart w:id="168" w:name="_ENREF_35"/>
      <w:r w:rsidRPr="00726416">
        <w:rPr>
          <w:rFonts w:ascii="Cambria" w:hAnsi="Cambria"/>
          <w:noProof/>
        </w:rPr>
        <w:t>[35]</w:t>
      </w:r>
      <w:r w:rsidRPr="00726416">
        <w:rPr>
          <w:rFonts w:ascii="Cambria" w:hAnsi="Cambria"/>
          <w:noProof/>
        </w:rPr>
        <w:tab/>
        <w:t xml:space="preserve">Enonic. (2013). </w:t>
      </w:r>
      <w:r w:rsidRPr="00726416">
        <w:rPr>
          <w:rFonts w:ascii="Cambria" w:hAnsi="Cambria"/>
          <w:i/>
          <w:noProof/>
        </w:rPr>
        <w:t>Listen to our customers</w:t>
      </w:r>
      <w:r w:rsidRPr="00726416">
        <w:rPr>
          <w:rFonts w:ascii="Cambria" w:hAnsi="Cambria"/>
          <w:noProof/>
        </w:rPr>
        <w:t>. Available: https://enonic.com/en/home/reference-customers</w:t>
      </w:r>
      <w:bookmarkEnd w:id="168"/>
    </w:p>
    <w:p w14:paraId="19144486" w14:textId="77777777" w:rsidR="00726416" w:rsidRPr="00726416" w:rsidRDefault="00726416" w:rsidP="00726416">
      <w:pPr>
        <w:ind w:left="720" w:hanging="720"/>
        <w:rPr>
          <w:rFonts w:ascii="Cambria" w:hAnsi="Cambria"/>
          <w:noProof/>
        </w:rPr>
      </w:pPr>
      <w:bookmarkStart w:id="169" w:name="_ENREF_36"/>
      <w:r w:rsidRPr="00726416">
        <w:rPr>
          <w:rFonts w:ascii="Cambria" w:hAnsi="Cambria"/>
          <w:noProof/>
        </w:rPr>
        <w:t>[36]</w:t>
      </w:r>
      <w:r w:rsidRPr="00726416">
        <w:rPr>
          <w:rFonts w:ascii="Cambria" w:hAnsi="Cambria"/>
          <w:noProof/>
        </w:rPr>
        <w:tab/>
        <w:t xml:space="preserve">Enonic. (2013). </w:t>
      </w:r>
      <w:r w:rsidRPr="00726416">
        <w:rPr>
          <w:rFonts w:ascii="Cambria" w:hAnsi="Cambria"/>
          <w:i/>
          <w:noProof/>
        </w:rPr>
        <w:t>Enonic CMS product comparison</w:t>
      </w:r>
      <w:r w:rsidRPr="00726416">
        <w:rPr>
          <w:rFonts w:ascii="Cambria" w:hAnsi="Cambria"/>
          <w:noProof/>
        </w:rPr>
        <w:t>. Available: https://enonic.com/en/home/enonic-cms/product-comparison</w:t>
      </w:r>
      <w:bookmarkEnd w:id="169"/>
    </w:p>
    <w:p w14:paraId="79D66784" w14:textId="77777777" w:rsidR="00726416" w:rsidRPr="00726416" w:rsidRDefault="00726416" w:rsidP="00726416">
      <w:pPr>
        <w:ind w:left="720" w:hanging="720"/>
        <w:rPr>
          <w:rFonts w:ascii="Cambria" w:hAnsi="Cambria"/>
          <w:noProof/>
        </w:rPr>
      </w:pPr>
      <w:bookmarkStart w:id="170" w:name="_ENREF_37"/>
      <w:r w:rsidRPr="00726416">
        <w:rPr>
          <w:rFonts w:ascii="Cambria" w:hAnsi="Cambria"/>
          <w:noProof/>
        </w:rPr>
        <w:t>[37]</w:t>
      </w:r>
      <w:r w:rsidRPr="00726416">
        <w:rPr>
          <w:rFonts w:ascii="Cambria" w:hAnsi="Cambria"/>
          <w:noProof/>
        </w:rPr>
        <w:tab/>
        <w:t xml:space="preserve">Enonic. (2013). </w:t>
      </w:r>
      <w:r w:rsidRPr="00726416">
        <w:rPr>
          <w:rFonts w:ascii="Cambria" w:hAnsi="Cambria"/>
          <w:i/>
          <w:noProof/>
        </w:rPr>
        <w:t>Datasources</w:t>
      </w:r>
      <w:r w:rsidRPr="00726416">
        <w:rPr>
          <w:rFonts w:ascii="Cambria" w:hAnsi="Cambria"/>
          <w:noProof/>
        </w:rPr>
        <w:t>. Available: https://enonic.com/en/docs/enonic-cms-47?page=Datasources</w:t>
      </w:r>
      <w:bookmarkEnd w:id="170"/>
    </w:p>
    <w:p w14:paraId="2024563F" w14:textId="77777777" w:rsidR="00726416" w:rsidRPr="00726416" w:rsidRDefault="00726416" w:rsidP="00726416">
      <w:pPr>
        <w:ind w:left="720" w:hanging="720"/>
        <w:rPr>
          <w:rFonts w:ascii="Cambria" w:hAnsi="Cambria"/>
          <w:noProof/>
        </w:rPr>
      </w:pPr>
      <w:bookmarkStart w:id="171" w:name="_ENREF_38"/>
      <w:r w:rsidRPr="00726416">
        <w:rPr>
          <w:rFonts w:ascii="Cambria" w:hAnsi="Cambria"/>
          <w:noProof/>
        </w:rPr>
        <w:t>[38]</w:t>
      </w:r>
      <w:r w:rsidRPr="00726416">
        <w:rPr>
          <w:rFonts w:ascii="Cambria" w:hAnsi="Cambria"/>
          <w:noProof/>
        </w:rPr>
        <w:tab/>
        <w:t xml:space="preserve">Enonic. (2013). </w:t>
      </w:r>
      <w:r w:rsidRPr="00726416">
        <w:rPr>
          <w:rFonts w:ascii="Cambria" w:hAnsi="Cambria"/>
          <w:i/>
          <w:noProof/>
        </w:rPr>
        <w:t>Device Classification</w:t>
      </w:r>
      <w:r w:rsidRPr="00726416">
        <w:rPr>
          <w:rFonts w:ascii="Cambria" w:hAnsi="Cambria"/>
          <w:noProof/>
        </w:rPr>
        <w:t>. Available: https://enonic.com/en/docs/enonic-cms-47?page=Device+Classification</w:t>
      </w:r>
      <w:bookmarkEnd w:id="171"/>
    </w:p>
    <w:p w14:paraId="49143582" w14:textId="77777777" w:rsidR="00726416" w:rsidRPr="00726416" w:rsidRDefault="00726416" w:rsidP="00726416">
      <w:pPr>
        <w:ind w:left="720" w:hanging="720"/>
        <w:rPr>
          <w:rFonts w:ascii="Cambria" w:hAnsi="Cambria"/>
          <w:noProof/>
        </w:rPr>
      </w:pPr>
      <w:bookmarkStart w:id="172" w:name="_ENREF_39"/>
      <w:r w:rsidRPr="00726416">
        <w:rPr>
          <w:rFonts w:ascii="Cambria" w:hAnsi="Cambria"/>
          <w:noProof/>
        </w:rPr>
        <w:t>[39]</w:t>
      </w:r>
      <w:r w:rsidRPr="00726416">
        <w:rPr>
          <w:rFonts w:ascii="Cambria" w:hAnsi="Cambria"/>
          <w:noProof/>
        </w:rPr>
        <w:tab/>
        <w:t xml:space="preserve">Enonic. (2013). </w:t>
      </w:r>
      <w:r w:rsidRPr="00726416">
        <w:rPr>
          <w:rFonts w:ascii="Cambria" w:hAnsi="Cambria"/>
          <w:i/>
          <w:noProof/>
        </w:rPr>
        <w:t>Plugin Overview</w:t>
      </w:r>
      <w:r w:rsidRPr="00726416">
        <w:rPr>
          <w:rFonts w:ascii="Cambria" w:hAnsi="Cambria"/>
          <w:noProof/>
        </w:rPr>
        <w:t>. Available: https://enonic.com/en/docs/enonic-cms-47?page=Plugin+Overview</w:t>
      </w:r>
      <w:bookmarkEnd w:id="172"/>
    </w:p>
    <w:p w14:paraId="1ADACB4C" w14:textId="47673772" w:rsidR="00726416" w:rsidRPr="00726416" w:rsidRDefault="00726416" w:rsidP="00726416">
      <w:pPr>
        <w:ind w:left="720" w:hanging="720"/>
        <w:rPr>
          <w:rFonts w:ascii="Cambria" w:hAnsi="Cambria"/>
          <w:noProof/>
        </w:rPr>
      </w:pPr>
      <w:bookmarkStart w:id="173" w:name="_ENREF_40"/>
      <w:r w:rsidRPr="00726416">
        <w:rPr>
          <w:rFonts w:ascii="Cambria" w:hAnsi="Cambria"/>
          <w:noProof/>
        </w:rPr>
        <w:t>[40]</w:t>
      </w:r>
      <w:r w:rsidRPr="00726416">
        <w:rPr>
          <w:rFonts w:ascii="Cambria" w:hAnsi="Cambria"/>
          <w:noProof/>
        </w:rPr>
        <w:tab/>
        <w:t xml:space="preserve">10gen. (2013). </w:t>
      </w:r>
      <w:r w:rsidRPr="00726416">
        <w:rPr>
          <w:rFonts w:ascii="Cambria" w:hAnsi="Cambria"/>
          <w:i/>
          <w:noProof/>
        </w:rPr>
        <w:t>Data Modeling Considerations for MongoDB Applications</w:t>
      </w:r>
      <w:r w:rsidRPr="00726416">
        <w:rPr>
          <w:rFonts w:ascii="Cambria" w:hAnsi="Cambria"/>
          <w:noProof/>
        </w:rPr>
        <w:t xml:space="preserve">. Available: </w:t>
      </w:r>
      <w:bookmarkEnd w:id="173"/>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726416">
        <w:rPr>
          <w:rStyle w:val="Hyperlink"/>
          <w:noProof/>
        </w:rPr>
        <w:t>http://docs.mongodb.org/manual/core/data-modeling/</w:t>
      </w:r>
      <w:r>
        <w:rPr>
          <w:rFonts w:ascii="Cambria" w:hAnsi="Cambria"/>
          <w:noProof/>
        </w:rPr>
        <w:fldChar w:fldCharType="end"/>
      </w:r>
    </w:p>
    <w:p w14:paraId="5FA058CE" w14:textId="1B65B560" w:rsidR="00726416" w:rsidRPr="00726416" w:rsidRDefault="00726416" w:rsidP="00726416">
      <w:pPr>
        <w:ind w:left="720" w:hanging="720"/>
        <w:rPr>
          <w:rFonts w:ascii="Cambria" w:hAnsi="Cambria"/>
          <w:noProof/>
        </w:rPr>
      </w:pPr>
      <w:bookmarkStart w:id="174" w:name="_ENREF_41"/>
      <w:r w:rsidRPr="00726416">
        <w:rPr>
          <w:rFonts w:ascii="Cambria" w:hAnsi="Cambria"/>
          <w:noProof/>
        </w:rPr>
        <w:t>[41]</w:t>
      </w:r>
      <w:r w:rsidRPr="00726416">
        <w:rPr>
          <w:rFonts w:ascii="Cambria" w:hAnsi="Cambria"/>
          <w:noProof/>
        </w:rPr>
        <w:tab/>
        <w:t xml:space="preserve">Oracle. (2002). </w:t>
      </w:r>
      <w:r w:rsidRPr="00726416">
        <w:rPr>
          <w:rFonts w:ascii="Cambria" w:hAnsi="Cambria"/>
          <w:i/>
          <w:noProof/>
        </w:rPr>
        <w:t>Core J2EE Patterns - Data Access Object</w:t>
      </w:r>
      <w:r w:rsidRPr="00726416">
        <w:rPr>
          <w:rFonts w:ascii="Cambria" w:hAnsi="Cambria"/>
          <w:noProof/>
        </w:rPr>
        <w:t xml:space="preserve">. Available: </w:t>
      </w:r>
      <w:bookmarkEnd w:id="174"/>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726416">
        <w:rPr>
          <w:rStyle w:val="Hyperlink"/>
          <w:noProof/>
        </w:rPr>
        <w:t>http://www.oracle.com/technetwork/java/dataaccessobject-138824.html</w:t>
      </w:r>
      <w:r>
        <w:rPr>
          <w:rFonts w:ascii="Cambria" w:hAnsi="Cambria"/>
          <w:noProof/>
        </w:rPr>
        <w:fldChar w:fldCharType="end"/>
      </w:r>
    </w:p>
    <w:p w14:paraId="1A5193AE" w14:textId="03226804" w:rsidR="00726416" w:rsidRPr="00726416" w:rsidRDefault="00726416" w:rsidP="00726416">
      <w:pPr>
        <w:ind w:left="720" w:hanging="720"/>
        <w:rPr>
          <w:rFonts w:ascii="Cambria" w:hAnsi="Cambria"/>
          <w:noProof/>
        </w:rPr>
      </w:pPr>
      <w:bookmarkStart w:id="175" w:name="_ENREF_42"/>
      <w:r w:rsidRPr="00726416">
        <w:rPr>
          <w:rFonts w:ascii="Cambria" w:hAnsi="Cambria"/>
          <w:noProof/>
        </w:rPr>
        <w:t>[42]</w:t>
      </w:r>
      <w:r w:rsidRPr="00726416">
        <w:rPr>
          <w:rFonts w:ascii="Cambria" w:hAnsi="Cambria"/>
          <w:noProof/>
        </w:rPr>
        <w:tab/>
        <w:t xml:space="preserve">A. Barth. (2011). </w:t>
      </w:r>
      <w:r w:rsidRPr="00726416">
        <w:rPr>
          <w:rFonts w:ascii="Cambria" w:hAnsi="Cambria"/>
          <w:i/>
          <w:noProof/>
        </w:rPr>
        <w:t>HTTP State Management Mechanism</w:t>
      </w:r>
      <w:r w:rsidRPr="00726416">
        <w:rPr>
          <w:rFonts w:ascii="Cambria" w:hAnsi="Cambria"/>
          <w:noProof/>
        </w:rPr>
        <w:t xml:space="preserve">. Available: </w:t>
      </w:r>
      <w:bookmarkEnd w:id="175"/>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726416">
        <w:rPr>
          <w:rStyle w:val="Hyperlink"/>
          <w:noProof/>
        </w:rPr>
        <w:t>http://tools.ietf.org/html/rfc6265</w:t>
      </w:r>
      <w:r>
        <w:rPr>
          <w:rFonts w:ascii="Cambria" w:hAnsi="Cambria"/>
          <w:noProof/>
        </w:rPr>
        <w:fldChar w:fldCharType="end"/>
      </w:r>
    </w:p>
    <w:p w14:paraId="4AD8633D" w14:textId="77777777" w:rsidR="00726416" w:rsidRPr="00726416" w:rsidRDefault="00726416" w:rsidP="00726416">
      <w:pPr>
        <w:ind w:left="720" w:hanging="720"/>
        <w:rPr>
          <w:rFonts w:ascii="Cambria" w:hAnsi="Cambria"/>
          <w:noProof/>
        </w:rPr>
      </w:pPr>
      <w:bookmarkStart w:id="176" w:name="_ENREF_43"/>
      <w:r w:rsidRPr="00726416">
        <w:rPr>
          <w:rFonts w:ascii="Cambria" w:hAnsi="Cambria"/>
          <w:noProof/>
        </w:rPr>
        <w:t>[43]</w:t>
      </w:r>
      <w:r w:rsidRPr="00726416">
        <w:rPr>
          <w:rFonts w:ascii="Cambria" w:hAnsi="Cambria"/>
          <w:noProof/>
        </w:rPr>
        <w:tab/>
        <w:t>S. Jiang, "ua_parser Java Library," ed. GitHub, 2013.</w:t>
      </w:r>
      <w:bookmarkEnd w:id="176"/>
    </w:p>
    <w:p w14:paraId="3C365F6B" w14:textId="77777777" w:rsidR="00726416" w:rsidRPr="00726416" w:rsidRDefault="00726416" w:rsidP="00726416">
      <w:pPr>
        <w:ind w:left="720" w:hanging="720"/>
        <w:rPr>
          <w:rFonts w:ascii="Cambria" w:hAnsi="Cambria"/>
          <w:noProof/>
        </w:rPr>
      </w:pPr>
      <w:bookmarkStart w:id="177" w:name="_ENREF_44"/>
      <w:r w:rsidRPr="00726416">
        <w:rPr>
          <w:rFonts w:ascii="Cambria" w:hAnsi="Cambria"/>
          <w:noProof/>
        </w:rPr>
        <w:t>[44]</w:t>
      </w:r>
      <w:r w:rsidRPr="00726416">
        <w:rPr>
          <w:rFonts w:ascii="Cambria" w:hAnsi="Cambria"/>
          <w:noProof/>
        </w:rPr>
        <w:tab/>
        <w:t xml:space="preserve">N. C. Zakas, "The Evolution of Web Development for Mobile Devices," </w:t>
      </w:r>
      <w:r w:rsidRPr="00726416">
        <w:rPr>
          <w:rFonts w:ascii="Cambria" w:hAnsi="Cambria"/>
          <w:i/>
          <w:noProof/>
        </w:rPr>
        <w:t xml:space="preserve">Queue, </w:t>
      </w:r>
      <w:r w:rsidRPr="00726416">
        <w:rPr>
          <w:rFonts w:ascii="Cambria" w:hAnsi="Cambria"/>
          <w:noProof/>
        </w:rPr>
        <w:t>vol. 11, pp. 30-39, 2013.</w:t>
      </w:r>
      <w:bookmarkEnd w:id="177"/>
    </w:p>
    <w:p w14:paraId="0A28473E" w14:textId="77777777" w:rsidR="00726416" w:rsidRPr="00726416" w:rsidRDefault="00726416" w:rsidP="00726416">
      <w:pPr>
        <w:ind w:left="720" w:hanging="720"/>
        <w:rPr>
          <w:rFonts w:ascii="Cambria" w:hAnsi="Cambria"/>
          <w:noProof/>
        </w:rPr>
      </w:pPr>
      <w:bookmarkStart w:id="178" w:name="_ENREF_45"/>
      <w:r w:rsidRPr="00726416">
        <w:rPr>
          <w:rFonts w:ascii="Cambria" w:hAnsi="Cambria"/>
          <w:noProof/>
        </w:rPr>
        <w:t>[45]</w:t>
      </w:r>
      <w:r w:rsidRPr="00726416">
        <w:rPr>
          <w:rFonts w:ascii="Cambria" w:hAnsi="Cambria"/>
          <w:noProof/>
        </w:rPr>
        <w:tab/>
        <w:t xml:space="preserve">I. Nir, "Latency in Mobile Networks – The Missing Link," in </w:t>
      </w:r>
      <w:r w:rsidRPr="00726416">
        <w:rPr>
          <w:rFonts w:ascii="Cambria" w:hAnsi="Cambria"/>
          <w:i/>
          <w:noProof/>
        </w:rPr>
        <w:t>Performance Calendar</w:t>
      </w:r>
      <w:r w:rsidRPr="00726416">
        <w:rPr>
          <w:rFonts w:ascii="Cambria" w:hAnsi="Cambria"/>
          <w:noProof/>
        </w:rPr>
        <w:t xml:space="preserve"> vol. 2013, ed, 2012.</w:t>
      </w:r>
      <w:bookmarkEnd w:id="178"/>
    </w:p>
    <w:p w14:paraId="3184AAB7" w14:textId="77777777" w:rsidR="00726416" w:rsidRPr="00726416" w:rsidRDefault="00726416" w:rsidP="00726416">
      <w:pPr>
        <w:ind w:left="720" w:hanging="720"/>
        <w:rPr>
          <w:rFonts w:ascii="Cambria" w:hAnsi="Cambria"/>
          <w:noProof/>
        </w:rPr>
      </w:pPr>
      <w:bookmarkStart w:id="179" w:name="_ENREF_46"/>
      <w:r w:rsidRPr="00726416">
        <w:rPr>
          <w:rFonts w:ascii="Cambria" w:hAnsi="Cambria"/>
          <w:noProof/>
        </w:rPr>
        <w:t>[46]</w:t>
      </w:r>
      <w:r w:rsidRPr="00726416">
        <w:rPr>
          <w:rFonts w:ascii="Cambria" w:hAnsi="Cambria"/>
          <w:noProof/>
        </w:rPr>
        <w:tab/>
        <w:t xml:space="preserve">S. Souders, "WPO – Web Performance Optimization," in </w:t>
      </w:r>
      <w:r w:rsidRPr="00726416">
        <w:rPr>
          <w:rFonts w:ascii="Cambria" w:hAnsi="Cambria"/>
          <w:i/>
          <w:noProof/>
        </w:rPr>
        <w:t>stevesouders.com</w:t>
      </w:r>
      <w:r w:rsidRPr="00726416">
        <w:rPr>
          <w:rFonts w:ascii="Cambria" w:hAnsi="Cambria"/>
          <w:noProof/>
        </w:rPr>
        <w:t xml:space="preserve"> vol. 2013, ed, 2010.</w:t>
      </w:r>
      <w:bookmarkEnd w:id="179"/>
    </w:p>
    <w:p w14:paraId="1726D8E0" w14:textId="77777777" w:rsidR="00726416" w:rsidRPr="00726416" w:rsidRDefault="00726416" w:rsidP="00726416">
      <w:pPr>
        <w:ind w:left="720" w:hanging="720"/>
        <w:rPr>
          <w:rFonts w:ascii="Cambria" w:hAnsi="Cambria"/>
          <w:noProof/>
        </w:rPr>
      </w:pPr>
      <w:bookmarkStart w:id="180" w:name="_ENREF_47"/>
      <w:r w:rsidRPr="00726416">
        <w:rPr>
          <w:rFonts w:ascii="Cambria" w:hAnsi="Cambria"/>
          <w:noProof/>
        </w:rPr>
        <w:t>[47]</w:t>
      </w:r>
      <w:r w:rsidRPr="00726416">
        <w:rPr>
          <w:rFonts w:ascii="Cambria" w:hAnsi="Cambria"/>
          <w:noProof/>
        </w:rPr>
        <w:tab/>
        <w:t>E. ECMAScript and E. C. M. Association, "ECMAScript Language Specification," ed, 2011.</w:t>
      </w:r>
      <w:bookmarkEnd w:id="180"/>
    </w:p>
    <w:p w14:paraId="5E141175" w14:textId="77777777" w:rsidR="00726416" w:rsidRPr="00726416" w:rsidRDefault="00726416" w:rsidP="00726416">
      <w:pPr>
        <w:ind w:left="720" w:hanging="720"/>
        <w:rPr>
          <w:rFonts w:ascii="Cambria" w:hAnsi="Cambria"/>
          <w:noProof/>
        </w:rPr>
      </w:pPr>
      <w:bookmarkStart w:id="181" w:name="_ENREF_48"/>
      <w:r w:rsidRPr="00726416">
        <w:rPr>
          <w:rFonts w:ascii="Cambria" w:hAnsi="Cambria"/>
          <w:noProof/>
        </w:rPr>
        <w:t>[48]</w:t>
      </w:r>
      <w:r w:rsidRPr="00726416">
        <w:rPr>
          <w:rFonts w:ascii="Cambria" w:hAnsi="Cambria"/>
          <w:noProof/>
        </w:rPr>
        <w:tab/>
        <w:t xml:space="preserve">R. Cremin, "Server-Side Mobile Web Detection Used by 82% of Alexa Top 100 Sites," in </w:t>
      </w:r>
      <w:r w:rsidRPr="00726416">
        <w:rPr>
          <w:rFonts w:ascii="Cambria" w:hAnsi="Cambria"/>
          <w:i/>
          <w:noProof/>
        </w:rPr>
        <w:t>CircleID</w:t>
      </w:r>
      <w:r w:rsidRPr="00726416">
        <w:rPr>
          <w:rFonts w:ascii="Cambria" w:hAnsi="Cambria"/>
          <w:noProof/>
        </w:rPr>
        <w:t xml:space="preserve"> vol. 2013, ed, 2012.</w:t>
      </w:r>
      <w:bookmarkEnd w:id="181"/>
    </w:p>
    <w:p w14:paraId="5C5C7876" w14:textId="77777777" w:rsidR="00726416" w:rsidRPr="00726416" w:rsidRDefault="00726416" w:rsidP="00726416">
      <w:pPr>
        <w:ind w:left="720" w:hanging="720"/>
        <w:rPr>
          <w:rFonts w:ascii="Cambria" w:hAnsi="Cambria"/>
          <w:noProof/>
        </w:rPr>
      </w:pPr>
      <w:bookmarkStart w:id="182" w:name="_ENREF_49"/>
      <w:r w:rsidRPr="00726416">
        <w:rPr>
          <w:rFonts w:ascii="Cambria" w:hAnsi="Cambria"/>
          <w:noProof/>
        </w:rPr>
        <w:t>[49]</w:t>
      </w:r>
      <w:r w:rsidRPr="00726416">
        <w:rPr>
          <w:rFonts w:ascii="Cambria" w:hAnsi="Cambria"/>
          <w:noProof/>
        </w:rPr>
        <w:tab/>
        <w:t xml:space="preserve">A. Russel, "Cutting The Interrogation Short," in </w:t>
      </w:r>
      <w:r w:rsidRPr="00726416">
        <w:rPr>
          <w:rFonts w:ascii="Cambria" w:hAnsi="Cambria"/>
          <w:i/>
          <w:noProof/>
        </w:rPr>
        <w:t>Infrequently Noted</w:t>
      </w:r>
      <w:r w:rsidRPr="00726416">
        <w:rPr>
          <w:rFonts w:ascii="Cambria" w:hAnsi="Cambria"/>
          <w:noProof/>
        </w:rPr>
        <w:t xml:space="preserve"> vol. 2012, ed, 2011.</w:t>
      </w:r>
      <w:bookmarkEnd w:id="182"/>
    </w:p>
    <w:p w14:paraId="510E757E" w14:textId="77777777" w:rsidR="00726416" w:rsidRPr="00726416" w:rsidRDefault="00726416" w:rsidP="00726416">
      <w:pPr>
        <w:ind w:left="720" w:hanging="720"/>
        <w:rPr>
          <w:rFonts w:ascii="Cambria" w:hAnsi="Cambria"/>
          <w:noProof/>
        </w:rPr>
      </w:pPr>
      <w:bookmarkStart w:id="183" w:name="_ENREF_50"/>
      <w:r w:rsidRPr="00726416">
        <w:rPr>
          <w:rFonts w:ascii="Cambria" w:hAnsi="Cambria"/>
          <w:noProof/>
        </w:rPr>
        <w:t>[50]</w:t>
      </w:r>
      <w:r w:rsidRPr="00726416">
        <w:rPr>
          <w:rFonts w:ascii="Cambria" w:hAnsi="Cambria"/>
          <w:noProof/>
        </w:rPr>
        <w:tab/>
        <w:t>N. Bhas, "Mobile Data Offload &amp; Onload - Wi-Fi, Small Cell &amp; Carrier-Grade Strategies 2013-2017," 2013.</w:t>
      </w:r>
      <w:bookmarkEnd w:id="183"/>
    </w:p>
    <w:p w14:paraId="07D38D2D" w14:textId="77777777" w:rsidR="00726416" w:rsidRPr="00726416" w:rsidRDefault="00726416" w:rsidP="00726416">
      <w:pPr>
        <w:ind w:left="720" w:hanging="720"/>
        <w:rPr>
          <w:rFonts w:ascii="Cambria" w:hAnsi="Cambria"/>
          <w:noProof/>
        </w:rPr>
      </w:pPr>
      <w:bookmarkStart w:id="184" w:name="_ENREF_51"/>
      <w:r w:rsidRPr="00726416">
        <w:rPr>
          <w:rFonts w:ascii="Cambria" w:hAnsi="Cambria"/>
          <w:noProof/>
        </w:rPr>
        <w:t>[51]</w:t>
      </w:r>
      <w:r w:rsidRPr="00726416">
        <w:rPr>
          <w:rFonts w:ascii="Cambria" w:hAnsi="Cambria"/>
          <w:noProof/>
        </w:rPr>
        <w:tab/>
        <w:t xml:space="preserve">D. Jacobson, "COPE: Create Once, Publish Everywhere," in </w:t>
      </w:r>
      <w:r w:rsidRPr="00726416">
        <w:rPr>
          <w:rFonts w:ascii="Cambria" w:hAnsi="Cambria"/>
          <w:i/>
          <w:noProof/>
        </w:rPr>
        <w:t>Programmable Web</w:t>
      </w:r>
      <w:r w:rsidRPr="00726416">
        <w:rPr>
          <w:rFonts w:ascii="Cambria" w:hAnsi="Cambria"/>
          <w:noProof/>
        </w:rPr>
        <w:t xml:space="preserve"> vol. 2012, ed, 2009.</w:t>
      </w:r>
      <w:bookmarkEnd w:id="184"/>
    </w:p>
    <w:p w14:paraId="590A6B48" w14:textId="77777777" w:rsidR="00726416" w:rsidRPr="00726416" w:rsidRDefault="00726416" w:rsidP="00726416">
      <w:pPr>
        <w:ind w:left="720" w:hanging="720"/>
        <w:rPr>
          <w:rFonts w:ascii="Cambria" w:hAnsi="Cambria"/>
          <w:noProof/>
        </w:rPr>
      </w:pPr>
      <w:bookmarkStart w:id="185" w:name="_ENREF_52"/>
      <w:r w:rsidRPr="00726416">
        <w:rPr>
          <w:rFonts w:ascii="Cambria" w:hAnsi="Cambria"/>
          <w:noProof/>
        </w:rPr>
        <w:t>[52]</w:t>
      </w:r>
      <w:r w:rsidRPr="00726416">
        <w:rPr>
          <w:rFonts w:ascii="Cambria" w:hAnsi="Cambria"/>
          <w:noProof/>
        </w:rPr>
        <w:tab/>
        <w:t xml:space="preserve">L. Wroblewski, "Bagchecking in the Command Line," in </w:t>
      </w:r>
      <w:r w:rsidRPr="00726416">
        <w:rPr>
          <w:rFonts w:ascii="Cambria" w:hAnsi="Cambria"/>
          <w:i/>
          <w:noProof/>
        </w:rPr>
        <w:t>Bagcheck</w:t>
      </w:r>
      <w:r w:rsidRPr="00726416">
        <w:rPr>
          <w:rFonts w:ascii="Cambria" w:hAnsi="Cambria"/>
          <w:noProof/>
        </w:rPr>
        <w:t xml:space="preserve"> vol. 2013, ed, 2011.</w:t>
      </w:r>
      <w:bookmarkEnd w:id="185"/>
    </w:p>
    <w:p w14:paraId="684CF296" w14:textId="77777777" w:rsidR="00726416" w:rsidRPr="00726416" w:rsidRDefault="00726416" w:rsidP="00726416">
      <w:pPr>
        <w:ind w:left="720" w:hanging="720"/>
        <w:rPr>
          <w:rFonts w:ascii="Cambria" w:hAnsi="Cambria"/>
          <w:noProof/>
        </w:rPr>
      </w:pPr>
      <w:bookmarkStart w:id="186" w:name="_ENREF_53"/>
      <w:r w:rsidRPr="00726416">
        <w:rPr>
          <w:rFonts w:ascii="Cambria" w:hAnsi="Cambria"/>
          <w:noProof/>
        </w:rPr>
        <w:t>[53]</w:t>
      </w:r>
      <w:r w:rsidRPr="00726416">
        <w:rPr>
          <w:rFonts w:ascii="Cambria" w:hAnsi="Cambria"/>
          <w:noProof/>
        </w:rPr>
        <w:tab/>
        <w:t xml:space="preserve">J. Grigsby, "Our Content Management Systems are the Mainframes of the Mobile Era," in </w:t>
      </w:r>
      <w:r w:rsidRPr="00726416">
        <w:rPr>
          <w:rFonts w:ascii="Cambria" w:hAnsi="Cambria"/>
          <w:i/>
          <w:noProof/>
        </w:rPr>
        <w:t>Cloud Four Blog</w:t>
      </w:r>
      <w:r w:rsidRPr="00726416">
        <w:rPr>
          <w:rFonts w:ascii="Cambria" w:hAnsi="Cambria"/>
          <w:noProof/>
        </w:rPr>
        <w:t xml:space="preserve"> vol. 2012, ed, 2012.</w:t>
      </w:r>
      <w:bookmarkEnd w:id="186"/>
    </w:p>
    <w:p w14:paraId="7452B314" w14:textId="159B093A" w:rsidR="00726416" w:rsidRPr="00726416" w:rsidRDefault="00726416" w:rsidP="00726416">
      <w:pPr>
        <w:ind w:left="720" w:hanging="720"/>
        <w:rPr>
          <w:rFonts w:ascii="Cambria" w:hAnsi="Cambria"/>
          <w:noProof/>
        </w:rPr>
      </w:pPr>
      <w:bookmarkStart w:id="187" w:name="_ENREF_54"/>
      <w:r w:rsidRPr="00726416">
        <w:rPr>
          <w:rFonts w:ascii="Cambria" w:hAnsi="Cambria"/>
          <w:noProof/>
        </w:rPr>
        <w:t>[54]</w:t>
      </w:r>
      <w:r w:rsidRPr="00726416">
        <w:rPr>
          <w:rFonts w:ascii="Cambria" w:hAnsi="Cambria"/>
          <w:noProof/>
        </w:rPr>
        <w:tab/>
        <w:t xml:space="preserve">dotCMS. (2013). </w:t>
      </w:r>
      <w:r w:rsidRPr="00726416">
        <w:rPr>
          <w:rFonts w:ascii="Cambria" w:hAnsi="Cambria"/>
          <w:i/>
          <w:noProof/>
        </w:rPr>
        <w:t>dotCMS Home Page</w:t>
      </w:r>
      <w:r w:rsidRPr="00726416">
        <w:rPr>
          <w:rFonts w:ascii="Cambria" w:hAnsi="Cambria"/>
          <w:noProof/>
        </w:rPr>
        <w:t xml:space="preserve">. Available: </w:t>
      </w:r>
      <w:bookmarkEnd w:id="187"/>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726416">
        <w:rPr>
          <w:rStyle w:val="Hyperlink"/>
          <w:noProof/>
        </w:rPr>
        <w:t>http://dotcms.com/</w:t>
      </w:r>
      <w:r>
        <w:rPr>
          <w:rFonts w:ascii="Cambria" w:hAnsi="Cambria"/>
          <w:noProof/>
        </w:rPr>
        <w:fldChar w:fldCharType="end"/>
      </w:r>
    </w:p>
    <w:p w14:paraId="3ED5873D" w14:textId="68A9639A" w:rsidR="00726416" w:rsidRPr="00726416" w:rsidRDefault="00726416" w:rsidP="00726416">
      <w:pPr>
        <w:ind w:left="720" w:hanging="720"/>
        <w:rPr>
          <w:rFonts w:ascii="Cambria" w:hAnsi="Cambria"/>
          <w:noProof/>
        </w:rPr>
      </w:pPr>
      <w:bookmarkStart w:id="188" w:name="_ENREF_55"/>
      <w:r w:rsidRPr="00726416">
        <w:rPr>
          <w:rFonts w:ascii="Cambria" w:hAnsi="Cambria"/>
          <w:noProof/>
        </w:rPr>
        <w:t>[55]</w:t>
      </w:r>
      <w:r w:rsidRPr="00726416">
        <w:rPr>
          <w:rFonts w:ascii="Cambria" w:hAnsi="Cambria"/>
          <w:noProof/>
        </w:rPr>
        <w:tab/>
        <w:t xml:space="preserve">D. Crockford. (2009). </w:t>
      </w:r>
      <w:r w:rsidRPr="00726416">
        <w:rPr>
          <w:rFonts w:ascii="Cambria" w:hAnsi="Cambria"/>
          <w:i/>
          <w:noProof/>
        </w:rPr>
        <w:t>Introducing JSON</w:t>
      </w:r>
      <w:r w:rsidRPr="00726416">
        <w:rPr>
          <w:rFonts w:ascii="Cambria" w:hAnsi="Cambria"/>
          <w:noProof/>
        </w:rPr>
        <w:t xml:space="preserve">. Available: </w:t>
      </w:r>
      <w:bookmarkEnd w:id="188"/>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726416">
        <w:rPr>
          <w:rStyle w:val="Hyperlink"/>
          <w:noProof/>
        </w:rPr>
        <w:t>http://json.org/</w:t>
      </w:r>
      <w:r>
        <w:rPr>
          <w:rFonts w:ascii="Cambria" w:hAnsi="Cambria"/>
          <w:noProof/>
        </w:rPr>
        <w:fldChar w:fldCharType="end"/>
      </w:r>
    </w:p>
    <w:p w14:paraId="695DB32E" w14:textId="77777777" w:rsidR="00726416" w:rsidRPr="00726416" w:rsidRDefault="00726416" w:rsidP="00726416">
      <w:pPr>
        <w:ind w:left="720" w:hanging="720"/>
        <w:rPr>
          <w:rFonts w:ascii="Cambria" w:hAnsi="Cambria"/>
          <w:noProof/>
        </w:rPr>
      </w:pPr>
      <w:bookmarkStart w:id="189" w:name="_ENREF_56"/>
      <w:r w:rsidRPr="00726416">
        <w:rPr>
          <w:rFonts w:ascii="Cambria" w:hAnsi="Cambria"/>
          <w:noProof/>
        </w:rPr>
        <w:t>[56]</w:t>
      </w:r>
      <w:r w:rsidRPr="00726416">
        <w:rPr>
          <w:rFonts w:ascii="Cambria" w:hAnsi="Cambria"/>
          <w:noProof/>
        </w:rPr>
        <w:tab/>
        <w:t xml:space="preserve">Mozilla. (2013). </w:t>
      </w:r>
      <w:r w:rsidRPr="00726416">
        <w:rPr>
          <w:rFonts w:ascii="Cambria" w:hAnsi="Cambria"/>
          <w:i/>
          <w:noProof/>
        </w:rPr>
        <w:t>window.navigator</w:t>
      </w:r>
      <w:r w:rsidRPr="00726416">
        <w:rPr>
          <w:rFonts w:ascii="Cambria" w:hAnsi="Cambria"/>
          <w:noProof/>
        </w:rPr>
        <w:t>. Available: https://developer.mozilla.org/en-US/docs/DOM/window.navigator</w:t>
      </w:r>
      <w:bookmarkEnd w:id="189"/>
    </w:p>
    <w:p w14:paraId="46435EA9" w14:textId="77777777" w:rsidR="00726416" w:rsidRPr="00726416" w:rsidRDefault="00726416" w:rsidP="00726416">
      <w:pPr>
        <w:ind w:left="720" w:hanging="720"/>
        <w:rPr>
          <w:rFonts w:ascii="Cambria" w:hAnsi="Cambria"/>
          <w:noProof/>
        </w:rPr>
      </w:pPr>
      <w:bookmarkStart w:id="190" w:name="_ENREF_57"/>
      <w:r w:rsidRPr="00726416">
        <w:rPr>
          <w:rFonts w:ascii="Cambria" w:hAnsi="Cambria"/>
          <w:noProof/>
        </w:rPr>
        <w:t>[57]</w:t>
      </w:r>
      <w:r w:rsidRPr="00726416">
        <w:rPr>
          <w:rFonts w:ascii="Cambria" w:hAnsi="Cambria"/>
          <w:noProof/>
        </w:rPr>
        <w:tab/>
        <w:t xml:space="preserve">Mozilla. (2012). </w:t>
      </w:r>
      <w:r w:rsidRPr="00726416">
        <w:rPr>
          <w:rFonts w:ascii="Cambria" w:hAnsi="Cambria"/>
          <w:i/>
          <w:noProof/>
        </w:rPr>
        <w:t>window.navigator.appName</w:t>
      </w:r>
      <w:r w:rsidRPr="00726416">
        <w:rPr>
          <w:rFonts w:ascii="Cambria" w:hAnsi="Cambria"/>
          <w:noProof/>
        </w:rPr>
        <w:t>. Available: https://developer.mozilla.org/en-US/docs/DOM/window.navigator.appName</w:t>
      </w:r>
      <w:bookmarkEnd w:id="190"/>
    </w:p>
    <w:p w14:paraId="2CB62D6B" w14:textId="0AD4C6CA" w:rsidR="00726416" w:rsidRPr="00726416" w:rsidRDefault="00726416" w:rsidP="00726416">
      <w:pPr>
        <w:ind w:left="720" w:hanging="720"/>
        <w:rPr>
          <w:rFonts w:ascii="Cambria" w:hAnsi="Cambria"/>
          <w:noProof/>
        </w:rPr>
      </w:pPr>
      <w:bookmarkStart w:id="191" w:name="_ENREF_58"/>
      <w:r w:rsidRPr="00726416">
        <w:rPr>
          <w:rFonts w:ascii="Cambria" w:hAnsi="Cambria"/>
          <w:noProof/>
        </w:rPr>
        <w:t>[58]</w:t>
      </w:r>
      <w:r w:rsidRPr="00726416">
        <w:rPr>
          <w:rFonts w:ascii="Cambria" w:hAnsi="Cambria"/>
          <w:noProof/>
        </w:rPr>
        <w:tab/>
        <w:t xml:space="preserve">Apache. (2011). </w:t>
      </w:r>
      <w:r w:rsidRPr="00726416">
        <w:rPr>
          <w:rFonts w:ascii="Cambria" w:hAnsi="Cambria"/>
          <w:i/>
          <w:noProof/>
        </w:rPr>
        <w:t>Forward and Reverse Proxies</w:t>
      </w:r>
      <w:r w:rsidRPr="00726416">
        <w:rPr>
          <w:rFonts w:ascii="Cambria" w:hAnsi="Cambria"/>
          <w:noProof/>
        </w:rPr>
        <w:t xml:space="preserve">. Available: </w:t>
      </w:r>
      <w:bookmarkEnd w:id="191"/>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726416">
        <w:rPr>
          <w:rStyle w:val="Hyperlink"/>
          <w:noProof/>
        </w:rPr>
        <w:t>http://httpd.apache.org/docs/2.0/mod/mod_proxy.html - forwardreverse</w:t>
      </w:r>
      <w:r>
        <w:rPr>
          <w:rFonts w:ascii="Cambria" w:hAnsi="Cambria"/>
          <w:noProof/>
        </w:rPr>
        <w:fldChar w:fldCharType="end"/>
      </w:r>
    </w:p>
    <w:p w14:paraId="45934A83" w14:textId="77777777" w:rsidR="00726416" w:rsidRPr="00726416" w:rsidRDefault="00726416" w:rsidP="00726416">
      <w:pPr>
        <w:ind w:left="720" w:hanging="720"/>
        <w:rPr>
          <w:rFonts w:ascii="Cambria" w:hAnsi="Cambria"/>
          <w:noProof/>
        </w:rPr>
      </w:pPr>
      <w:bookmarkStart w:id="192" w:name="_ENREF_59"/>
      <w:r w:rsidRPr="00726416">
        <w:rPr>
          <w:rFonts w:ascii="Cambria" w:hAnsi="Cambria"/>
          <w:noProof/>
        </w:rPr>
        <w:t>[59]</w:t>
      </w:r>
      <w:r w:rsidRPr="00726416">
        <w:rPr>
          <w:rFonts w:ascii="Cambria" w:hAnsi="Cambria"/>
          <w:noProof/>
        </w:rPr>
        <w:tab/>
        <w:t xml:space="preserve">R. Thomas, "Architectural Styles and the Design of Network-based Software Architectures - Chapter 5," </w:t>
      </w:r>
      <w:r w:rsidRPr="00726416">
        <w:rPr>
          <w:rFonts w:ascii="Cambria" w:hAnsi="Cambria"/>
          <w:i/>
          <w:noProof/>
        </w:rPr>
        <w:t xml:space="preserve">Irvine: University of California, </w:t>
      </w:r>
      <w:r w:rsidRPr="00726416">
        <w:rPr>
          <w:rFonts w:ascii="Cambria" w:hAnsi="Cambria"/>
          <w:noProof/>
        </w:rPr>
        <w:t>pp. 76-105, 2000.</w:t>
      </w:r>
      <w:bookmarkEnd w:id="192"/>
    </w:p>
    <w:p w14:paraId="456DC378" w14:textId="6866A9F7" w:rsidR="00726416" w:rsidRDefault="00726416" w:rsidP="00726416">
      <w:pPr>
        <w:rPr>
          <w:noProof/>
        </w:rPr>
      </w:pPr>
    </w:p>
    <w:p w14:paraId="428EFC46" w14:textId="6665D744" w:rsidR="00A41FB4" w:rsidRPr="00684EF9" w:rsidRDefault="00726416">
      <w:r>
        <w:fldChar w:fldCharType="end"/>
      </w:r>
    </w:p>
    <w:sectPr w:rsidR="00A41FB4" w:rsidRPr="00684EF9" w:rsidSect="006D42CF">
      <w:footerReference w:type="default" r:id="rId53"/>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4B15F1" w:rsidRDefault="004B15F1" w:rsidP="00672F34">
      <w:r>
        <w:separator/>
      </w:r>
    </w:p>
  </w:endnote>
  <w:endnote w:type="continuationSeparator" w:id="0">
    <w:p w14:paraId="0A54ED98" w14:textId="77777777" w:rsidR="004B15F1" w:rsidRDefault="004B15F1"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4B15F1" w:rsidRDefault="004B15F1"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4B15F1" w:rsidRDefault="004B15F1"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4B15F1" w:rsidRDefault="004B15F1"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4B15F1" w:rsidRDefault="004B15F1"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56C5">
      <w:rPr>
        <w:rStyle w:val="PageNumber"/>
        <w:noProof/>
      </w:rPr>
      <w:t>VI</w:t>
    </w:r>
    <w:r>
      <w:rPr>
        <w:rStyle w:val="PageNumber"/>
      </w:rPr>
      <w:fldChar w:fldCharType="end"/>
    </w:r>
  </w:p>
  <w:p w14:paraId="66A88D9B" w14:textId="77777777" w:rsidR="004B15F1" w:rsidRDefault="004B15F1"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4B15F1" w:rsidRDefault="004B15F1"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56C5">
      <w:rPr>
        <w:rStyle w:val="PageNumber"/>
        <w:noProof/>
      </w:rPr>
      <w:t>95</w:t>
    </w:r>
    <w:r>
      <w:rPr>
        <w:rStyle w:val="PageNumber"/>
      </w:rPr>
      <w:fldChar w:fldCharType="end"/>
    </w:r>
  </w:p>
  <w:p w14:paraId="76BAE17C" w14:textId="77777777" w:rsidR="004B15F1" w:rsidRDefault="004B15F1"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4B15F1" w:rsidRDefault="004B15F1" w:rsidP="00672F34">
      <w:r>
        <w:separator/>
      </w:r>
    </w:p>
  </w:footnote>
  <w:footnote w:type="continuationSeparator" w:id="0">
    <w:p w14:paraId="1ED68607" w14:textId="77777777" w:rsidR="004B15F1" w:rsidRDefault="004B15F1"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17C4C"/>
    <w:rsid w:val="00017E98"/>
    <w:rsid w:val="00023826"/>
    <w:rsid w:val="000403FE"/>
    <w:rsid w:val="00043EF4"/>
    <w:rsid w:val="000507C2"/>
    <w:rsid w:val="0005797A"/>
    <w:rsid w:val="00062CC4"/>
    <w:rsid w:val="0006464D"/>
    <w:rsid w:val="00073B44"/>
    <w:rsid w:val="00082A6C"/>
    <w:rsid w:val="00091CCC"/>
    <w:rsid w:val="000A54C2"/>
    <w:rsid w:val="000B4A7E"/>
    <w:rsid w:val="000C0983"/>
    <w:rsid w:val="000C2C64"/>
    <w:rsid w:val="000D1D73"/>
    <w:rsid w:val="000D249A"/>
    <w:rsid w:val="000D7DF3"/>
    <w:rsid w:val="000E0831"/>
    <w:rsid w:val="000E3CCF"/>
    <w:rsid w:val="000F0D82"/>
    <w:rsid w:val="000F162C"/>
    <w:rsid w:val="000F5DCD"/>
    <w:rsid w:val="000F7E80"/>
    <w:rsid w:val="001006A3"/>
    <w:rsid w:val="00102B08"/>
    <w:rsid w:val="00106CAB"/>
    <w:rsid w:val="001076DF"/>
    <w:rsid w:val="00110B9C"/>
    <w:rsid w:val="00115883"/>
    <w:rsid w:val="0012675A"/>
    <w:rsid w:val="00127DD2"/>
    <w:rsid w:val="00140943"/>
    <w:rsid w:val="00140BF4"/>
    <w:rsid w:val="0015334D"/>
    <w:rsid w:val="00166AF1"/>
    <w:rsid w:val="0017569E"/>
    <w:rsid w:val="001813E6"/>
    <w:rsid w:val="00191545"/>
    <w:rsid w:val="00194B32"/>
    <w:rsid w:val="00196321"/>
    <w:rsid w:val="00196837"/>
    <w:rsid w:val="001C75AD"/>
    <w:rsid w:val="001D244A"/>
    <w:rsid w:val="001D3BBE"/>
    <w:rsid w:val="001D7F7F"/>
    <w:rsid w:val="001E3368"/>
    <w:rsid w:val="001F1E11"/>
    <w:rsid w:val="002008E3"/>
    <w:rsid w:val="00211878"/>
    <w:rsid w:val="00221508"/>
    <w:rsid w:val="00224B3B"/>
    <w:rsid w:val="002265DE"/>
    <w:rsid w:val="00247872"/>
    <w:rsid w:val="00250131"/>
    <w:rsid w:val="0025538E"/>
    <w:rsid w:val="0026330C"/>
    <w:rsid w:val="002646F1"/>
    <w:rsid w:val="002755F7"/>
    <w:rsid w:val="00277B08"/>
    <w:rsid w:val="00281562"/>
    <w:rsid w:val="0028489B"/>
    <w:rsid w:val="002B033A"/>
    <w:rsid w:val="002B08AC"/>
    <w:rsid w:val="002C0589"/>
    <w:rsid w:val="002C0612"/>
    <w:rsid w:val="002C28F4"/>
    <w:rsid w:val="002D418E"/>
    <w:rsid w:val="002F52C4"/>
    <w:rsid w:val="002F7EF9"/>
    <w:rsid w:val="003010C8"/>
    <w:rsid w:val="00304A4E"/>
    <w:rsid w:val="00305DC5"/>
    <w:rsid w:val="00316CE9"/>
    <w:rsid w:val="00327356"/>
    <w:rsid w:val="003377CC"/>
    <w:rsid w:val="003407F3"/>
    <w:rsid w:val="00350CB4"/>
    <w:rsid w:val="0035504E"/>
    <w:rsid w:val="00356F28"/>
    <w:rsid w:val="00365F2A"/>
    <w:rsid w:val="003738B5"/>
    <w:rsid w:val="0038335E"/>
    <w:rsid w:val="00386E98"/>
    <w:rsid w:val="003B089A"/>
    <w:rsid w:val="003B7C4D"/>
    <w:rsid w:val="003C6773"/>
    <w:rsid w:val="003D6280"/>
    <w:rsid w:val="003E61E6"/>
    <w:rsid w:val="003F6D68"/>
    <w:rsid w:val="0040058D"/>
    <w:rsid w:val="004039BB"/>
    <w:rsid w:val="00421B92"/>
    <w:rsid w:val="00422F4B"/>
    <w:rsid w:val="004457AC"/>
    <w:rsid w:val="00446997"/>
    <w:rsid w:val="00447644"/>
    <w:rsid w:val="00455A66"/>
    <w:rsid w:val="0046075A"/>
    <w:rsid w:val="00464CAF"/>
    <w:rsid w:val="00472DC9"/>
    <w:rsid w:val="00474E4E"/>
    <w:rsid w:val="00477918"/>
    <w:rsid w:val="004873F4"/>
    <w:rsid w:val="00491C86"/>
    <w:rsid w:val="0049602E"/>
    <w:rsid w:val="004966CE"/>
    <w:rsid w:val="0049681A"/>
    <w:rsid w:val="004A4F05"/>
    <w:rsid w:val="004A5A4F"/>
    <w:rsid w:val="004B0557"/>
    <w:rsid w:val="004B15F1"/>
    <w:rsid w:val="004B5512"/>
    <w:rsid w:val="004C4932"/>
    <w:rsid w:val="004C7DAA"/>
    <w:rsid w:val="004E252B"/>
    <w:rsid w:val="004E3FF7"/>
    <w:rsid w:val="004E4765"/>
    <w:rsid w:val="004E694B"/>
    <w:rsid w:val="004F59E7"/>
    <w:rsid w:val="004F7F04"/>
    <w:rsid w:val="0050017D"/>
    <w:rsid w:val="00500499"/>
    <w:rsid w:val="00501FA5"/>
    <w:rsid w:val="0050230E"/>
    <w:rsid w:val="005030B9"/>
    <w:rsid w:val="00517F5C"/>
    <w:rsid w:val="005200E0"/>
    <w:rsid w:val="00524BEB"/>
    <w:rsid w:val="005277DD"/>
    <w:rsid w:val="00537DE8"/>
    <w:rsid w:val="00542ABB"/>
    <w:rsid w:val="00545366"/>
    <w:rsid w:val="00563651"/>
    <w:rsid w:val="005676DF"/>
    <w:rsid w:val="005813DF"/>
    <w:rsid w:val="00591029"/>
    <w:rsid w:val="005970AF"/>
    <w:rsid w:val="005A5BDC"/>
    <w:rsid w:val="005B4B2A"/>
    <w:rsid w:val="005E20BA"/>
    <w:rsid w:val="0060694E"/>
    <w:rsid w:val="00606C73"/>
    <w:rsid w:val="00614729"/>
    <w:rsid w:val="0061532A"/>
    <w:rsid w:val="0062461D"/>
    <w:rsid w:val="006543B5"/>
    <w:rsid w:val="00657E0D"/>
    <w:rsid w:val="006630F3"/>
    <w:rsid w:val="00667C75"/>
    <w:rsid w:val="00672F34"/>
    <w:rsid w:val="00684EF9"/>
    <w:rsid w:val="006856C5"/>
    <w:rsid w:val="006869B1"/>
    <w:rsid w:val="006A5403"/>
    <w:rsid w:val="006A756D"/>
    <w:rsid w:val="006B04B4"/>
    <w:rsid w:val="006B2D16"/>
    <w:rsid w:val="006B4455"/>
    <w:rsid w:val="006C29DD"/>
    <w:rsid w:val="006C56D2"/>
    <w:rsid w:val="006C6ED5"/>
    <w:rsid w:val="006D42CF"/>
    <w:rsid w:val="006E7075"/>
    <w:rsid w:val="0070051F"/>
    <w:rsid w:val="0070338D"/>
    <w:rsid w:val="00703CDD"/>
    <w:rsid w:val="00704A72"/>
    <w:rsid w:val="007260E1"/>
    <w:rsid w:val="00726416"/>
    <w:rsid w:val="007409A5"/>
    <w:rsid w:val="0074359C"/>
    <w:rsid w:val="0075614D"/>
    <w:rsid w:val="00760E25"/>
    <w:rsid w:val="00762FB1"/>
    <w:rsid w:val="00763414"/>
    <w:rsid w:val="00763764"/>
    <w:rsid w:val="00780EF4"/>
    <w:rsid w:val="00782ED7"/>
    <w:rsid w:val="007851DD"/>
    <w:rsid w:val="00790B07"/>
    <w:rsid w:val="007953C2"/>
    <w:rsid w:val="007963BA"/>
    <w:rsid w:val="007A62F9"/>
    <w:rsid w:val="007B1CE1"/>
    <w:rsid w:val="007B2903"/>
    <w:rsid w:val="007C1CFC"/>
    <w:rsid w:val="007C46BB"/>
    <w:rsid w:val="007D69E3"/>
    <w:rsid w:val="007E3CA3"/>
    <w:rsid w:val="00806FDF"/>
    <w:rsid w:val="008351CB"/>
    <w:rsid w:val="00844589"/>
    <w:rsid w:val="008467A5"/>
    <w:rsid w:val="0085573A"/>
    <w:rsid w:val="008650BC"/>
    <w:rsid w:val="008817C4"/>
    <w:rsid w:val="00883B03"/>
    <w:rsid w:val="00883BE2"/>
    <w:rsid w:val="0089056B"/>
    <w:rsid w:val="00895282"/>
    <w:rsid w:val="008A4F41"/>
    <w:rsid w:val="008A5DB8"/>
    <w:rsid w:val="008C3239"/>
    <w:rsid w:val="008C59AF"/>
    <w:rsid w:val="008C7916"/>
    <w:rsid w:val="008E46B7"/>
    <w:rsid w:val="008E514C"/>
    <w:rsid w:val="008F11F0"/>
    <w:rsid w:val="008F40A0"/>
    <w:rsid w:val="0092315C"/>
    <w:rsid w:val="009347E4"/>
    <w:rsid w:val="00937820"/>
    <w:rsid w:val="00953E3F"/>
    <w:rsid w:val="00955ED3"/>
    <w:rsid w:val="009562F4"/>
    <w:rsid w:val="00972E11"/>
    <w:rsid w:val="00973FB4"/>
    <w:rsid w:val="0099599E"/>
    <w:rsid w:val="009965CF"/>
    <w:rsid w:val="009A18CE"/>
    <w:rsid w:val="009A457B"/>
    <w:rsid w:val="009B48EA"/>
    <w:rsid w:val="009C49FC"/>
    <w:rsid w:val="009C5D26"/>
    <w:rsid w:val="009E11EE"/>
    <w:rsid w:val="009E42A4"/>
    <w:rsid w:val="00A03C93"/>
    <w:rsid w:val="00A044B9"/>
    <w:rsid w:val="00A230E5"/>
    <w:rsid w:val="00A24A39"/>
    <w:rsid w:val="00A32877"/>
    <w:rsid w:val="00A33B80"/>
    <w:rsid w:val="00A41FB4"/>
    <w:rsid w:val="00A43FC1"/>
    <w:rsid w:val="00A52AC4"/>
    <w:rsid w:val="00A7005F"/>
    <w:rsid w:val="00A80BBB"/>
    <w:rsid w:val="00A8474A"/>
    <w:rsid w:val="00A85EDB"/>
    <w:rsid w:val="00AB1645"/>
    <w:rsid w:val="00AB7E24"/>
    <w:rsid w:val="00AC587B"/>
    <w:rsid w:val="00AC6E37"/>
    <w:rsid w:val="00AD0DF9"/>
    <w:rsid w:val="00AD4835"/>
    <w:rsid w:val="00AD4EE2"/>
    <w:rsid w:val="00AD6EC9"/>
    <w:rsid w:val="00AE43C9"/>
    <w:rsid w:val="00AF3DA0"/>
    <w:rsid w:val="00AF4FF9"/>
    <w:rsid w:val="00AF6274"/>
    <w:rsid w:val="00B01667"/>
    <w:rsid w:val="00B10CFC"/>
    <w:rsid w:val="00B40D94"/>
    <w:rsid w:val="00B42406"/>
    <w:rsid w:val="00B437DB"/>
    <w:rsid w:val="00B46326"/>
    <w:rsid w:val="00B46B02"/>
    <w:rsid w:val="00B47671"/>
    <w:rsid w:val="00B53835"/>
    <w:rsid w:val="00B665E5"/>
    <w:rsid w:val="00B7183B"/>
    <w:rsid w:val="00B92444"/>
    <w:rsid w:val="00B950CB"/>
    <w:rsid w:val="00BA39A4"/>
    <w:rsid w:val="00BA59BC"/>
    <w:rsid w:val="00BB40D0"/>
    <w:rsid w:val="00BB631D"/>
    <w:rsid w:val="00BB73EF"/>
    <w:rsid w:val="00BC0DB3"/>
    <w:rsid w:val="00BD03EE"/>
    <w:rsid w:val="00BD241A"/>
    <w:rsid w:val="00BD3415"/>
    <w:rsid w:val="00BE04EE"/>
    <w:rsid w:val="00BE2B7E"/>
    <w:rsid w:val="00BE7176"/>
    <w:rsid w:val="00BF026E"/>
    <w:rsid w:val="00BF1A72"/>
    <w:rsid w:val="00BF376F"/>
    <w:rsid w:val="00BF7412"/>
    <w:rsid w:val="00C031B3"/>
    <w:rsid w:val="00C0744C"/>
    <w:rsid w:val="00C20323"/>
    <w:rsid w:val="00C21745"/>
    <w:rsid w:val="00C24856"/>
    <w:rsid w:val="00C301AB"/>
    <w:rsid w:val="00C40700"/>
    <w:rsid w:val="00C54E21"/>
    <w:rsid w:val="00C635C0"/>
    <w:rsid w:val="00C70996"/>
    <w:rsid w:val="00C74B6E"/>
    <w:rsid w:val="00C86253"/>
    <w:rsid w:val="00C92F75"/>
    <w:rsid w:val="00C93730"/>
    <w:rsid w:val="00CA551C"/>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5D45"/>
    <w:rsid w:val="00D2733B"/>
    <w:rsid w:val="00D47BE9"/>
    <w:rsid w:val="00D52938"/>
    <w:rsid w:val="00D535E4"/>
    <w:rsid w:val="00D54599"/>
    <w:rsid w:val="00D7500D"/>
    <w:rsid w:val="00D7618E"/>
    <w:rsid w:val="00D766D7"/>
    <w:rsid w:val="00D807FD"/>
    <w:rsid w:val="00D828D2"/>
    <w:rsid w:val="00D90C19"/>
    <w:rsid w:val="00DA0624"/>
    <w:rsid w:val="00DA133E"/>
    <w:rsid w:val="00DA2778"/>
    <w:rsid w:val="00DB1C7E"/>
    <w:rsid w:val="00DB27C8"/>
    <w:rsid w:val="00DB6848"/>
    <w:rsid w:val="00DC0DE4"/>
    <w:rsid w:val="00DC384E"/>
    <w:rsid w:val="00DC7592"/>
    <w:rsid w:val="00DD57A5"/>
    <w:rsid w:val="00DE5F17"/>
    <w:rsid w:val="00E03453"/>
    <w:rsid w:val="00E1096A"/>
    <w:rsid w:val="00E1604A"/>
    <w:rsid w:val="00E202E6"/>
    <w:rsid w:val="00E36B7D"/>
    <w:rsid w:val="00E47F48"/>
    <w:rsid w:val="00E5137D"/>
    <w:rsid w:val="00E61AE1"/>
    <w:rsid w:val="00E73855"/>
    <w:rsid w:val="00E777E5"/>
    <w:rsid w:val="00E83BB8"/>
    <w:rsid w:val="00E91958"/>
    <w:rsid w:val="00E9455E"/>
    <w:rsid w:val="00E96413"/>
    <w:rsid w:val="00EA1E67"/>
    <w:rsid w:val="00EA43F0"/>
    <w:rsid w:val="00EB5708"/>
    <w:rsid w:val="00EB69E8"/>
    <w:rsid w:val="00EC02CA"/>
    <w:rsid w:val="00EC1225"/>
    <w:rsid w:val="00ED2C2D"/>
    <w:rsid w:val="00ED5DBB"/>
    <w:rsid w:val="00ED611D"/>
    <w:rsid w:val="00EE2C3D"/>
    <w:rsid w:val="00EE33D9"/>
    <w:rsid w:val="00EE46E6"/>
    <w:rsid w:val="00EF4ABE"/>
    <w:rsid w:val="00EF6733"/>
    <w:rsid w:val="00F07EFD"/>
    <w:rsid w:val="00F149F3"/>
    <w:rsid w:val="00F14A53"/>
    <w:rsid w:val="00F200C8"/>
    <w:rsid w:val="00F259A6"/>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96C1E"/>
    <w:rsid w:val="00F97799"/>
    <w:rsid w:val="00FC3A77"/>
    <w:rsid w:val="00FC3C66"/>
    <w:rsid w:val="00FE3078"/>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jpg"/><Relationship Id="rId17" Type="http://schemas.openxmlformats.org/officeDocument/2006/relationships/image" Target="media/image5.jpg"/><Relationship Id="rId18" Type="http://schemas.openxmlformats.org/officeDocument/2006/relationships/image" Target="media/image6.jpeg"/><Relationship Id="rId19" Type="http://schemas.openxmlformats.org/officeDocument/2006/relationships/image" Target="media/image7.jpeg"/><Relationship Id="rId50" Type="http://schemas.openxmlformats.org/officeDocument/2006/relationships/image" Target="media/image21.emf"/><Relationship Id="rId51" Type="http://schemas.openxmlformats.org/officeDocument/2006/relationships/package" Target="embeddings/Microsoft_Excel_Sheet3.xlsx"/><Relationship Id="rId52" Type="http://schemas.openxmlformats.org/officeDocument/2006/relationships/hyperlink" Target="http://www.wvu.edu," TargetMode="External"/><Relationship Id="rId53" Type="http://schemas.openxmlformats.org/officeDocument/2006/relationships/footer" Target="footer4.xml"/><Relationship Id="rId54" Type="http://schemas.openxmlformats.org/officeDocument/2006/relationships/fontTable" Target="fontTable.xml"/><Relationship Id="rId55" Type="http://schemas.openxmlformats.org/officeDocument/2006/relationships/glossaryDocument" Target="glossary/document.xml"/><Relationship Id="rId56" Type="http://schemas.openxmlformats.org/officeDocument/2006/relationships/theme" Target="theme/theme1.xml"/><Relationship Id="rId40" Type="http://schemas.openxmlformats.org/officeDocument/2006/relationships/image" Target="media/image13.jpeg"/><Relationship Id="rId41" Type="http://schemas.openxmlformats.org/officeDocument/2006/relationships/image" Target="media/image14.jpg"/><Relationship Id="rId42" Type="http://schemas.openxmlformats.org/officeDocument/2006/relationships/image" Target="media/image15.jpeg"/><Relationship Id="rId43" Type="http://schemas.openxmlformats.org/officeDocument/2006/relationships/image" Target="media/image16.jpg"/><Relationship Id="rId44" Type="http://schemas.openxmlformats.org/officeDocument/2006/relationships/image" Target="media/image17.jpg"/><Relationship Id="rId45" Type="http://schemas.openxmlformats.org/officeDocument/2006/relationships/image" Target="media/image18.jpg"/><Relationship Id="rId46" Type="http://schemas.openxmlformats.org/officeDocument/2006/relationships/image" Target="media/image19.emf"/><Relationship Id="rId47" Type="http://schemas.openxmlformats.org/officeDocument/2006/relationships/package" Target="embeddings/Microsoft_Excel_Sheet1.xlsx"/><Relationship Id="rId48" Type="http://schemas.openxmlformats.org/officeDocument/2006/relationships/image" Target="media/image20.emf"/><Relationship Id="rId49" Type="http://schemas.openxmlformats.org/officeDocument/2006/relationships/package" Target="embeddings/Microsoft_Excel_Sheet2.xlsx"/><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Colors" Target="diagrams/colors2.xml"/><Relationship Id="rId31" Type="http://schemas.microsoft.com/office/2007/relationships/diagramDrawing" Target="diagrams/drawing2.xml"/><Relationship Id="rId32" Type="http://schemas.openxmlformats.org/officeDocument/2006/relationships/diagramData" Target="diagrams/data3.xml"/><Relationship Id="rId33" Type="http://schemas.openxmlformats.org/officeDocument/2006/relationships/diagramLayout" Target="diagrams/layout3.xml"/><Relationship Id="rId34" Type="http://schemas.openxmlformats.org/officeDocument/2006/relationships/diagramQuickStyle" Target="diagrams/quickStyle3.xml"/><Relationship Id="rId35" Type="http://schemas.openxmlformats.org/officeDocument/2006/relationships/diagramColors" Target="diagrams/colors3.xml"/><Relationship Id="rId36" Type="http://schemas.microsoft.com/office/2007/relationships/diagramDrawing" Target="diagrams/drawing3.xml"/><Relationship Id="rId37" Type="http://schemas.openxmlformats.org/officeDocument/2006/relationships/image" Target="media/image10.jpg"/><Relationship Id="rId38" Type="http://schemas.openxmlformats.org/officeDocument/2006/relationships/image" Target="media/image11.jpeg"/><Relationship Id="rId39" Type="http://schemas.openxmlformats.org/officeDocument/2006/relationships/image" Target="media/image12.jp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diagramData" Target="diagrams/data1.xml"/><Relationship Id="rId23" Type="http://schemas.openxmlformats.org/officeDocument/2006/relationships/diagramLayout" Target="diagrams/layout1.xml"/><Relationship Id="rId24" Type="http://schemas.openxmlformats.org/officeDocument/2006/relationships/diagramQuickStyle" Target="diagrams/quickStyle1.xml"/><Relationship Id="rId25" Type="http://schemas.openxmlformats.org/officeDocument/2006/relationships/diagramColors" Target="diagrams/colors1.xml"/><Relationship Id="rId26" Type="http://schemas.microsoft.com/office/2007/relationships/diagramDrawing" Target="diagrams/drawing1.xml"/><Relationship Id="rId27" Type="http://schemas.openxmlformats.org/officeDocument/2006/relationships/diagramData" Target="diagrams/data2.xml"/><Relationship Id="rId28" Type="http://schemas.openxmlformats.org/officeDocument/2006/relationships/diagramLayout" Target="diagrams/layout2.xml"/><Relationship Id="rId29" Type="http://schemas.openxmlformats.org/officeDocument/2006/relationships/diagramQuickStyle" Target="diagrams/quickStyle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E73E7453360E4B991894D95ABD7FA3"/>
        <w:category>
          <w:name w:val="General"/>
          <w:gallery w:val="placeholder"/>
        </w:category>
        <w:types>
          <w:type w:val="bbPlcHdr"/>
        </w:types>
        <w:behaviors>
          <w:behavior w:val="content"/>
        </w:behaviors>
        <w:guid w:val="{0A6A1715-F019-1846-914C-BA7D0D114BF7}"/>
      </w:docPartPr>
      <w:docPartBody>
        <w:p w14:paraId="76E82FA7" w14:textId="479F488D" w:rsidR="005F2CA5" w:rsidRDefault="005F2CA5" w:rsidP="005F2CA5">
          <w:pPr>
            <w:pStyle w:val="F3E73E7453360E4B991894D95ABD7FA3"/>
          </w:pPr>
          <w:r>
            <w:rPr>
              <w:rFonts w:asciiTheme="majorHAnsi" w:eastAsiaTheme="majorEastAsia" w:hAnsiTheme="majorHAnsi" w:cstheme="majorBidi"/>
              <w:b/>
              <w:color w:val="365F91" w:themeColor="accent1" w:themeShade="BF"/>
              <w:sz w:val="48"/>
              <w:szCs w:val="48"/>
            </w:rPr>
            <w:t>[Document Title]</w:t>
          </w:r>
        </w:p>
      </w:docPartBody>
    </w:docPart>
    <w:docPart>
      <w:docPartPr>
        <w:name w:val="851DE88A2CE57842A4BF4FD88884A4AF"/>
        <w:category>
          <w:name w:val="General"/>
          <w:gallery w:val="placeholder"/>
        </w:category>
        <w:types>
          <w:type w:val="bbPlcHdr"/>
        </w:types>
        <w:behaviors>
          <w:behavior w:val="content"/>
        </w:behaviors>
        <w:guid w:val="{FB92B734-2987-0242-A006-2AA9EE0933C4}"/>
      </w:docPartPr>
      <w:docPartBody>
        <w:p w14:paraId="06C68BF3" w14:textId="56E29768" w:rsidR="005F2CA5" w:rsidRDefault="005F2CA5" w:rsidP="005F2CA5">
          <w:pPr>
            <w:pStyle w:val="851DE88A2CE57842A4BF4FD88884A4AF"/>
          </w:pPr>
          <w:r>
            <w:rPr>
              <w:rFonts w:asciiTheme="majorHAnsi" w:hAnsiTheme="majorHAnsi"/>
              <w:noProof/>
              <w:color w:val="365F91" w:themeColor="accent1" w:themeShade="BF"/>
              <w:sz w:val="36"/>
              <w:szCs w:val="32"/>
            </w:rPr>
            <w:t>[Document Subtitle]</w:t>
          </w:r>
        </w:p>
      </w:docPartBody>
    </w:docPart>
    <w:docPart>
      <w:docPartPr>
        <w:name w:val="3EC14D4BECC51B4F97CA91D07B6BF30E"/>
        <w:category>
          <w:name w:val="General"/>
          <w:gallery w:val="placeholder"/>
        </w:category>
        <w:types>
          <w:type w:val="bbPlcHdr"/>
        </w:types>
        <w:behaviors>
          <w:behavior w:val="content"/>
        </w:behaviors>
        <w:guid w:val="{A49741BF-4E06-D14F-9248-7D2124E41A5E}"/>
      </w:docPartPr>
      <w:docPartBody>
        <w:p w14:paraId="7276DDFA" w14:textId="1E62AF87" w:rsidR="005F2CA5" w:rsidRDefault="005F2CA5" w:rsidP="005F2CA5">
          <w:pPr>
            <w:pStyle w:val="3EC14D4BECC51B4F97CA91D07B6BF30E"/>
          </w:pPr>
          <w:r>
            <w:rPr>
              <w:rFonts w:asciiTheme="majorHAnsi" w:hAnsiTheme="majorHAnsi"/>
              <w:noProof/>
              <w:color w:val="000000" w:themeColor="text1"/>
              <w:sz w:val="28"/>
            </w:rPr>
            <w:t>[Author]</w:t>
          </w:r>
        </w:p>
      </w:docPartBody>
    </w:docPart>
    <w:docPart>
      <w:docPartPr>
        <w:name w:val="B5241073358C3A46986182935EDD7182"/>
        <w:category>
          <w:name w:val="General"/>
          <w:gallery w:val="placeholder"/>
        </w:category>
        <w:types>
          <w:type w:val="bbPlcHdr"/>
        </w:types>
        <w:behaviors>
          <w:behavior w:val="content"/>
        </w:behaviors>
        <w:guid w:val="{402B5827-51EF-3140-9A3B-3174EC30D6C4}"/>
      </w:docPartPr>
      <w:docPartBody>
        <w:p w14:paraId="607E671A" w14:textId="0682DD55" w:rsidR="005F2CA5" w:rsidRDefault="005F2CA5" w:rsidP="005F2CA5">
          <w:pPr>
            <w:pStyle w:val="B5241073358C3A46986182935EDD7182"/>
          </w:pPr>
          <w:r>
            <w:rPr>
              <w:rFonts w:asciiTheme="majorHAnsi" w:hAnsiTheme="majorHAnsi"/>
              <w:color w:val="000000" w:themeColor="text1"/>
              <w:sz w:val="28"/>
            </w:rPr>
            <w:t>[Type the abstract of the document here. The abstract is typically a short summary of the contents of the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CA5"/>
    <w:rsid w:val="005F2C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188F31-6639-A845-9986-B603E6DE2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05</Pages>
  <Words>37971</Words>
  <Characters>216437</Characters>
  <Application>Microsoft Macintosh Word</Application>
  <DocSecurity>0</DocSecurity>
  <Lines>1803</Lines>
  <Paragraphs>507</Paragraphs>
  <ScaleCrop>false</ScaleCrop>
  <Company/>
  <LinksUpToDate>false</LinksUpToDate>
  <CharactersWithSpaces>253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erver-Side Feature Detection System for an Enterprise Content Management System</dc:title>
  <dc:subject/>
  <dc:creator>Henrik Hellerøy</dc:creator>
  <cp:keywords/>
  <dc:description/>
  <cp:lastModifiedBy>Henrik Hellerøy</cp:lastModifiedBy>
  <cp:revision>296</cp:revision>
  <cp:lastPrinted>2013-04-29T09:29:00Z</cp:lastPrinted>
  <dcterms:created xsi:type="dcterms:W3CDTF">2013-04-29T09:29:00Z</dcterms:created>
  <dcterms:modified xsi:type="dcterms:W3CDTF">2013-04-29T18:27:00Z</dcterms:modified>
</cp:coreProperties>
</file>